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6242AD" w14:textId="2B50397A" w:rsidR="00EA7461" w:rsidRPr="00C304CB" w:rsidRDefault="00193389" w:rsidP="00AF0C05">
      <w:pPr>
        <w:spacing w:after="0" w:line="240" w:lineRule="auto"/>
        <w:rPr>
          <w:rFonts w:ascii="Times New Roman" w:eastAsia="MS Mincho" w:hAnsi="Times New Roman" w:cs="Times New Roman"/>
          <w:kern w:val="2"/>
          <w:sz w:val="20"/>
          <w:szCs w:val="20"/>
          <w:lang w:eastAsia="ja-JP"/>
        </w:rPr>
      </w:pPr>
      <w:r>
        <w:rPr>
          <w:rFonts w:ascii="Times New Roman" w:eastAsia="SimSun" w:hAnsi="Times New Roman" w:cs="Mangal"/>
          <w:b/>
          <w:kern w:val="1"/>
          <w:sz w:val="20"/>
          <w:szCs w:val="20"/>
          <w:lang w:eastAsia="hi-IN" w:bidi="hi-IN"/>
        </w:rPr>
        <w:t>Supplementary T</w:t>
      </w:r>
      <w:r w:rsidR="00EA7461" w:rsidRPr="00C304CB">
        <w:rPr>
          <w:rFonts w:ascii="Times New Roman" w:eastAsia="SimSun" w:hAnsi="Times New Roman" w:cs="Mangal"/>
          <w:b/>
          <w:kern w:val="1"/>
          <w:sz w:val="20"/>
          <w:szCs w:val="20"/>
          <w:lang w:eastAsia="hi-IN" w:bidi="hi-IN"/>
        </w:rPr>
        <w:t xml:space="preserve">able </w:t>
      </w:r>
      <w:r w:rsidR="00026010">
        <w:rPr>
          <w:rFonts w:ascii="Times New Roman" w:eastAsia="SimSun" w:hAnsi="Times New Roman" w:cs="Mangal"/>
          <w:b/>
          <w:kern w:val="1"/>
          <w:sz w:val="20"/>
          <w:szCs w:val="20"/>
          <w:lang w:eastAsia="hi-IN" w:bidi="hi-IN"/>
        </w:rPr>
        <w:t>S</w:t>
      </w:r>
      <w:r w:rsidR="00EA7461" w:rsidRPr="00C304CB">
        <w:rPr>
          <w:rFonts w:ascii="Times New Roman" w:eastAsia="SimSun" w:hAnsi="Times New Roman" w:cs="Mangal"/>
          <w:b/>
          <w:kern w:val="1"/>
          <w:sz w:val="20"/>
          <w:szCs w:val="20"/>
          <w:lang w:eastAsia="hi-IN" w:bidi="hi-IN"/>
        </w:rPr>
        <w:t>1.</w:t>
      </w:r>
      <w:r w:rsidR="00EA7461" w:rsidRPr="00C304CB">
        <w:rPr>
          <w:rFonts w:ascii="Times New Roman" w:eastAsia="SimSun" w:hAnsi="Times New Roman" w:cs="Mangal"/>
          <w:kern w:val="1"/>
          <w:sz w:val="20"/>
          <w:szCs w:val="20"/>
          <w:lang w:eastAsia="hi-IN" w:bidi="hi-IN"/>
        </w:rPr>
        <w:t xml:space="preserve"> </w:t>
      </w:r>
      <w:r w:rsidR="00026010">
        <w:rPr>
          <w:rFonts w:ascii="Times New Roman" w:eastAsia="SimSun" w:hAnsi="Times New Roman" w:cs="Mangal"/>
          <w:kern w:val="1"/>
          <w:sz w:val="20"/>
          <w:szCs w:val="20"/>
          <w:lang w:eastAsia="hi-IN" w:bidi="hi-IN"/>
        </w:rPr>
        <w:t>Biological and behavior</w:t>
      </w:r>
      <w:r w:rsidR="004B008B">
        <w:rPr>
          <w:rFonts w:ascii="Times New Roman" w:eastAsia="SimSun" w:hAnsi="Times New Roman" w:cs="Mangal"/>
          <w:kern w:val="1"/>
          <w:sz w:val="20"/>
          <w:szCs w:val="20"/>
          <w:lang w:eastAsia="hi-IN" w:bidi="hi-IN"/>
        </w:rPr>
        <w:t>al</w:t>
      </w:r>
      <w:r w:rsidR="00026010">
        <w:rPr>
          <w:rFonts w:ascii="Times New Roman" w:eastAsia="SimSun" w:hAnsi="Times New Roman" w:cs="Mangal"/>
          <w:kern w:val="1"/>
          <w:sz w:val="20"/>
          <w:szCs w:val="20"/>
          <w:lang w:eastAsia="hi-IN" w:bidi="hi-IN"/>
        </w:rPr>
        <w:t xml:space="preserve"> parameters of the </w:t>
      </w:r>
      <w:r w:rsidR="00AF0C05">
        <w:rPr>
          <w:rFonts w:ascii="Times New Roman" w:eastAsia="SimSun" w:hAnsi="Times New Roman" w:cs="Mangal"/>
          <w:kern w:val="1"/>
          <w:sz w:val="20"/>
          <w:szCs w:val="20"/>
          <w:lang w:eastAsia="hi-IN" w:bidi="hi-IN"/>
        </w:rPr>
        <w:t xml:space="preserve">HIV/HSV-2 </w:t>
      </w:r>
      <w:r w:rsidR="00026010">
        <w:rPr>
          <w:rFonts w:ascii="Times New Roman" w:eastAsia="SimSun" w:hAnsi="Times New Roman" w:cs="Mangal"/>
          <w:kern w:val="1"/>
          <w:sz w:val="20"/>
          <w:szCs w:val="20"/>
          <w:lang w:eastAsia="hi-IN" w:bidi="hi-IN"/>
        </w:rPr>
        <w:t>model</w:t>
      </w:r>
      <w:r w:rsidR="00AF0C05">
        <w:rPr>
          <w:rFonts w:ascii="Times New Roman" w:eastAsia="SimSun" w:hAnsi="Times New Roman" w:cs="Mangal"/>
          <w:kern w:val="1"/>
          <w:sz w:val="20"/>
          <w:szCs w:val="20"/>
          <w:lang w:eastAsia="hi-IN" w:bidi="hi-IN"/>
        </w:rPr>
        <w:t xml:space="preserve"> used in this study</w:t>
      </w:r>
      <w:r w:rsidR="00EA7461" w:rsidRPr="00C304CB">
        <w:rPr>
          <w:rFonts w:ascii="Times New Roman" w:eastAsia="SimSun" w:hAnsi="Times New Roman" w:cs="Mangal"/>
          <w:kern w:val="1"/>
          <w:sz w:val="20"/>
          <w:szCs w:val="20"/>
          <w:lang w:eastAsia="hi-IN" w:bidi="hi-IN"/>
        </w:rPr>
        <w:t>.</w:t>
      </w:r>
      <w:r w:rsidR="00AF0C05">
        <w:rPr>
          <w:rFonts w:ascii="Times New Roman" w:eastAsia="SimSun" w:hAnsi="Times New Roman" w:cs="Mangal"/>
          <w:kern w:val="1"/>
          <w:sz w:val="20"/>
          <w:szCs w:val="20"/>
          <w:lang w:eastAsia="hi-IN" w:bidi="hi-IN"/>
        </w:rPr>
        <w:fldChar w:fldCharType="begin"/>
      </w:r>
      <w:r w:rsidR="00AF0C05">
        <w:rPr>
          <w:rFonts w:ascii="Times New Roman" w:eastAsia="SimSun" w:hAnsi="Times New Roman" w:cs="Mangal"/>
          <w:kern w:val="1"/>
          <w:sz w:val="20"/>
          <w:szCs w:val="20"/>
          <w:lang w:eastAsia="hi-IN" w:bidi="hi-IN"/>
        </w:rPr>
        <w:instrText xml:space="preserve"> ADDIN EN.CITE &lt;EndNote&gt;&lt;Cite&gt;&lt;Author&gt;Omori&lt;/Author&gt;&lt;Year&gt;2017&lt;/Year&gt;&lt;RecNum&gt;577&lt;/RecNum&gt;&lt;DisplayText&gt;[1]&lt;/DisplayText&gt;&lt;record&gt;&lt;rec-number&gt;577&lt;/rec-number&gt;&lt;foreign-keys&gt;&lt;key app="EN" db-id="0x00tf90ktttwiefwx5vpde8x09e0wxpf2v2" timestamp="1507912053"&gt;577&lt;/key&gt;&lt;/foreign-keys&gt;&lt;ref-type name="Journal Article"&gt;17&lt;/ref-type&gt;&lt;contributors&gt;&lt;authors&gt;&lt;author&gt;Omori, R.&lt;/author&gt;&lt;author&gt;Abu-Raddad, L. J.&lt;/author&gt;&lt;/authors&gt;&lt;/contributors&gt;&lt;auth-address&gt;aDivision of Bioinformatics, Research Center for Zoonosis Control, Hokkaido University, Sapporo, Hokkaido, Japan bInfectious Disease Epidemiology Group, Weill Cornell Medicine, Qatar, Cornell University, Qatar Foundation, Education City, Doha, Qatar cDepartment of Healthcare Policy and Research, Weill Cornell Medicine, Cornell University, New York City, New York, USA dJST, PRESTO, Kawaguchi, Saitama, Japan eCollege of Public Health, Hamad bin Khalifa University, Doha, Qatar.&lt;/auth-address&gt;&lt;titles&gt;&lt;title&gt;Sexual network drivers of HIV and herpes simplex virus type 2 transmission&lt;/title&gt;&lt;secondary-title&gt;AIDS&lt;/secondary-title&gt;&lt;/titles&gt;&lt;periodical&gt;&lt;full-title&gt;AIDS&lt;/full-title&gt;&lt;/periodical&gt;&lt;pages&gt;1721-1732&lt;/pages&gt;&lt;volume&gt;31&lt;/volume&gt;&lt;number&gt;12&lt;/number&gt;&lt;dates&gt;&lt;year&gt;2017&lt;/year&gt;&lt;pub-dates&gt;&lt;date&gt;Jul 31&lt;/date&gt;&lt;/pub-dates&gt;&lt;/dates&gt;&lt;isbn&gt;1473-5571 (Electronic)&amp;#xD;0269-9370 (Linking)&lt;/isbn&gt;&lt;accession-num&gt;28514276&lt;/accession-num&gt;&lt;urls&gt;&lt;related-urls&gt;&lt;url&gt;https://www.ncbi.nlm.nih.gov/pubmed/28514276&lt;/url&gt;&lt;/related-urls&gt;&lt;/urls&gt;&lt;custom2&gt;PMC5508852&lt;/custom2&gt;&lt;electronic-resource-num&gt;10.1097/QAD.0000000000001542&lt;/electronic-resource-num&gt;&lt;/record&gt;&lt;/Cite&gt;&lt;/EndNote&gt;</w:instrText>
      </w:r>
      <w:r w:rsidR="00AF0C05">
        <w:rPr>
          <w:rFonts w:ascii="Times New Roman" w:eastAsia="SimSun" w:hAnsi="Times New Roman" w:cs="Mangal"/>
          <w:kern w:val="1"/>
          <w:sz w:val="20"/>
          <w:szCs w:val="20"/>
          <w:lang w:eastAsia="hi-IN" w:bidi="hi-IN"/>
        </w:rPr>
        <w:fldChar w:fldCharType="separate"/>
      </w:r>
      <w:r w:rsidR="00AF0C05">
        <w:rPr>
          <w:rFonts w:ascii="Times New Roman" w:eastAsia="SimSun" w:hAnsi="Times New Roman" w:cs="Mangal"/>
          <w:noProof/>
          <w:kern w:val="1"/>
          <w:sz w:val="20"/>
          <w:szCs w:val="20"/>
          <w:lang w:eastAsia="hi-IN" w:bidi="hi-IN"/>
        </w:rPr>
        <w:t>[1]</w:t>
      </w:r>
      <w:r w:rsidR="00AF0C05">
        <w:rPr>
          <w:rFonts w:ascii="Times New Roman" w:eastAsia="SimSun" w:hAnsi="Times New Roman" w:cs="Mangal"/>
          <w:kern w:val="1"/>
          <w:sz w:val="20"/>
          <w:szCs w:val="20"/>
          <w:lang w:eastAsia="hi-IN" w:bidi="hi-IN"/>
        </w:rPr>
        <w:fldChar w:fldCharType="end"/>
      </w:r>
    </w:p>
    <w:tbl>
      <w:tblPr>
        <w:tblStyle w:val="TableGrid"/>
        <w:tblW w:w="9648" w:type="dxa"/>
        <w:tblBorders>
          <w:left w:val="none" w:sz="0" w:space="0" w:color="auto"/>
          <w:right w:val="none" w:sz="0" w:space="0" w:color="auto"/>
          <w:insideV w:val="none" w:sz="0" w:space="0" w:color="auto"/>
        </w:tblBorders>
        <w:tblLook w:val="04A0" w:firstRow="1" w:lastRow="0" w:firstColumn="1" w:lastColumn="0" w:noHBand="0" w:noVBand="1"/>
      </w:tblPr>
      <w:tblGrid>
        <w:gridCol w:w="3708"/>
        <w:gridCol w:w="2610"/>
        <w:gridCol w:w="3330"/>
      </w:tblGrid>
      <w:tr w:rsidR="00BA08E6" w:rsidRPr="00C304CB" w14:paraId="36B3291A" w14:textId="77777777" w:rsidTr="00921752">
        <w:trPr>
          <w:trHeight w:val="459"/>
        </w:trPr>
        <w:tc>
          <w:tcPr>
            <w:tcW w:w="3708" w:type="dxa"/>
            <w:tcBorders>
              <w:top w:val="single" w:sz="18" w:space="0" w:color="auto"/>
              <w:bottom w:val="single" w:sz="4" w:space="0" w:color="auto"/>
            </w:tcBorders>
            <w:shd w:val="clear" w:color="auto" w:fill="auto"/>
            <w:vAlign w:val="center"/>
          </w:tcPr>
          <w:p w14:paraId="67A4ACC1" w14:textId="77777777" w:rsidR="00EA7461" w:rsidRPr="00C304CB" w:rsidRDefault="00EA7461" w:rsidP="00EA7461">
            <w:pPr>
              <w:contextualSpacing/>
              <w:jc w:val="center"/>
              <w:rPr>
                <w:rFonts w:cs="Times New Roman"/>
                <w:b/>
                <w:sz w:val="20"/>
                <w:szCs w:val="20"/>
              </w:rPr>
            </w:pPr>
            <w:r w:rsidRPr="00C304CB">
              <w:rPr>
                <w:rFonts w:cs="Times New Roman"/>
                <w:b/>
                <w:sz w:val="20"/>
                <w:szCs w:val="20"/>
              </w:rPr>
              <w:t>Parameter</w:t>
            </w:r>
          </w:p>
        </w:tc>
        <w:tc>
          <w:tcPr>
            <w:tcW w:w="2610" w:type="dxa"/>
            <w:tcBorders>
              <w:top w:val="single" w:sz="18" w:space="0" w:color="auto"/>
              <w:bottom w:val="single" w:sz="4" w:space="0" w:color="auto"/>
            </w:tcBorders>
            <w:shd w:val="clear" w:color="auto" w:fill="auto"/>
            <w:vAlign w:val="center"/>
          </w:tcPr>
          <w:p w14:paraId="33845403" w14:textId="77777777" w:rsidR="00EA7461" w:rsidRPr="00C304CB" w:rsidRDefault="00EA7461" w:rsidP="00EA7461">
            <w:pPr>
              <w:contextualSpacing/>
              <w:jc w:val="center"/>
              <w:rPr>
                <w:rFonts w:cs="Times New Roman"/>
                <w:b/>
                <w:sz w:val="20"/>
                <w:szCs w:val="20"/>
              </w:rPr>
            </w:pPr>
            <w:r w:rsidRPr="00C304CB">
              <w:rPr>
                <w:rFonts w:cs="Times New Roman"/>
                <w:b/>
                <w:sz w:val="20"/>
                <w:szCs w:val="20"/>
              </w:rPr>
              <w:t>Value</w:t>
            </w:r>
          </w:p>
        </w:tc>
        <w:tc>
          <w:tcPr>
            <w:tcW w:w="3330" w:type="dxa"/>
            <w:tcBorders>
              <w:top w:val="single" w:sz="18" w:space="0" w:color="auto"/>
              <w:bottom w:val="single" w:sz="4" w:space="0" w:color="auto"/>
            </w:tcBorders>
            <w:shd w:val="clear" w:color="auto" w:fill="auto"/>
            <w:vAlign w:val="center"/>
          </w:tcPr>
          <w:p w14:paraId="7697C024" w14:textId="77777777" w:rsidR="00EA7461" w:rsidRPr="00C304CB" w:rsidRDefault="00EA7461" w:rsidP="00EA7461">
            <w:pPr>
              <w:contextualSpacing/>
              <w:jc w:val="center"/>
              <w:rPr>
                <w:rFonts w:cs="Times New Roman"/>
                <w:b/>
                <w:sz w:val="20"/>
                <w:szCs w:val="20"/>
              </w:rPr>
            </w:pPr>
            <w:r w:rsidRPr="00C304CB">
              <w:rPr>
                <w:rFonts w:cs="Times New Roman"/>
                <w:b/>
                <w:sz w:val="20"/>
                <w:szCs w:val="20"/>
              </w:rPr>
              <w:t>Source</w:t>
            </w:r>
          </w:p>
        </w:tc>
      </w:tr>
      <w:tr w:rsidR="0093406D" w:rsidRPr="00C304CB" w14:paraId="458E70F3" w14:textId="77777777" w:rsidTr="00D20AD8">
        <w:tc>
          <w:tcPr>
            <w:tcW w:w="3708" w:type="dxa"/>
            <w:tcBorders>
              <w:top w:val="dotted" w:sz="4" w:space="0" w:color="auto"/>
              <w:bottom w:val="nil"/>
            </w:tcBorders>
          </w:tcPr>
          <w:p w14:paraId="4454EF01" w14:textId="566A19DA" w:rsidR="0093406D" w:rsidRPr="00C304CB" w:rsidRDefault="00921752" w:rsidP="0093406D">
            <w:pPr>
              <w:contextualSpacing/>
              <w:rPr>
                <w:rFonts w:cs="Times New Roman"/>
                <w:sz w:val="20"/>
                <w:szCs w:val="20"/>
              </w:rPr>
            </w:pPr>
            <w:r>
              <w:rPr>
                <w:rFonts w:cs="Times New Roman"/>
                <w:sz w:val="20"/>
                <w:szCs w:val="20"/>
              </w:rPr>
              <w:t xml:space="preserve">Probability of HSV-2 transmission </w:t>
            </w:r>
            <w:r w:rsidR="0093406D" w:rsidRPr="00C304CB">
              <w:rPr>
                <w:rFonts w:cs="Times New Roman"/>
                <w:sz w:val="20"/>
                <w:szCs w:val="20"/>
              </w:rPr>
              <w:t>per coital act per HSV-2 stage</w:t>
            </w:r>
          </w:p>
        </w:tc>
        <w:tc>
          <w:tcPr>
            <w:tcW w:w="2610" w:type="dxa"/>
            <w:tcBorders>
              <w:top w:val="dotted" w:sz="4" w:space="0" w:color="auto"/>
              <w:bottom w:val="nil"/>
            </w:tcBorders>
          </w:tcPr>
          <w:p w14:paraId="0961CAD0" w14:textId="77777777" w:rsidR="0093406D" w:rsidRPr="00C304CB" w:rsidRDefault="0093406D" w:rsidP="0093406D">
            <w:pPr>
              <w:contextualSpacing/>
              <w:jc w:val="center"/>
              <w:rPr>
                <w:rFonts w:cs="Times New Roman"/>
                <w:sz w:val="20"/>
                <w:szCs w:val="20"/>
              </w:rPr>
            </w:pPr>
          </w:p>
        </w:tc>
        <w:tc>
          <w:tcPr>
            <w:tcW w:w="3330" w:type="dxa"/>
            <w:tcBorders>
              <w:top w:val="dotted" w:sz="4" w:space="0" w:color="auto"/>
              <w:bottom w:val="nil"/>
            </w:tcBorders>
          </w:tcPr>
          <w:p w14:paraId="07AE520D" w14:textId="77777777" w:rsidR="0093406D" w:rsidRPr="00C304CB" w:rsidRDefault="0093406D" w:rsidP="0093406D">
            <w:pPr>
              <w:contextualSpacing/>
              <w:rPr>
                <w:rFonts w:cs="Times New Roman"/>
                <w:sz w:val="20"/>
                <w:szCs w:val="20"/>
              </w:rPr>
            </w:pPr>
          </w:p>
        </w:tc>
      </w:tr>
      <w:tr w:rsidR="0093406D" w:rsidRPr="00C304CB" w14:paraId="6657D230" w14:textId="77777777" w:rsidTr="00A87613">
        <w:tc>
          <w:tcPr>
            <w:tcW w:w="3708" w:type="dxa"/>
            <w:tcBorders>
              <w:top w:val="nil"/>
              <w:bottom w:val="nil"/>
            </w:tcBorders>
          </w:tcPr>
          <w:p w14:paraId="1B923A64" w14:textId="2FBAED1F" w:rsidR="0093406D" w:rsidRPr="00C304CB" w:rsidRDefault="0093406D" w:rsidP="0093406D">
            <w:pPr>
              <w:contextualSpacing/>
              <w:rPr>
                <w:rFonts w:cs="Times New Roman"/>
                <w:sz w:val="20"/>
                <w:szCs w:val="20"/>
              </w:rPr>
            </w:pPr>
            <w:r w:rsidRPr="00C304CB">
              <w:rPr>
                <w:rFonts w:cs="Times New Roman"/>
                <w:i/>
                <w:sz w:val="20"/>
                <w:szCs w:val="20"/>
              </w:rPr>
              <w:t xml:space="preserve">   Primary infection</w:t>
            </w:r>
          </w:p>
        </w:tc>
        <w:tc>
          <w:tcPr>
            <w:tcW w:w="2610" w:type="dxa"/>
            <w:tcBorders>
              <w:top w:val="nil"/>
              <w:bottom w:val="nil"/>
            </w:tcBorders>
          </w:tcPr>
          <w:p w14:paraId="53D6DA14" w14:textId="31277FC0" w:rsidR="0093406D" w:rsidRPr="00C304CB" w:rsidRDefault="0093406D" w:rsidP="0093406D">
            <w:pPr>
              <w:contextualSpacing/>
              <w:jc w:val="center"/>
              <w:rPr>
                <w:rFonts w:cs="Times New Roman"/>
                <w:sz w:val="20"/>
                <w:szCs w:val="20"/>
              </w:rPr>
            </w:pPr>
            <w:r w:rsidRPr="00C304CB">
              <w:rPr>
                <w:rFonts w:cs="Times New Roman"/>
                <w:sz w:val="20"/>
                <w:szCs w:val="20"/>
              </w:rPr>
              <w:t>0.0189</w:t>
            </w:r>
          </w:p>
        </w:tc>
        <w:tc>
          <w:tcPr>
            <w:tcW w:w="3330" w:type="dxa"/>
            <w:tcBorders>
              <w:top w:val="nil"/>
              <w:bottom w:val="nil"/>
            </w:tcBorders>
          </w:tcPr>
          <w:p w14:paraId="7479239A" w14:textId="04F99676"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Pr>
                <w:rFonts w:cs="Times New Roman"/>
                <w:noProof/>
                <w:sz w:val="20"/>
                <w:szCs w:val="20"/>
              </w:rPr>
              <w:t>evidence</w:t>
            </w:r>
            <w:r w:rsidRPr="00C304CB">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2]</w:t>
            </w:r>
            <w:r w:rsidRPr="00C304CB">
              <w:rPr>
                <w:rFonts w:cs="Times New Roman"/>
                <w:sz w:val="20"/>
                <w:szCs w:val="20"/>
              </w:rPr>
              <w:fldChar w:fldCharType="end"/>
            </w:r>
          </w:p>
        </w:tc>
      </w:tr>
      <w:tr w:rsidR="0093406D" w:rsidRPr="00C304CB" w14:paraId="6128CD53" w14:textId="77777777" w:rsidTr="00A87613">
        <w:tc>
          <w:tcPr>
            <w:tcW w:w="3708" w:type="dxa"/>
            <w:tcBorders>
              <w:top w:val="nil"/>
              <w:bottom w:val="nil"/>
            </w:tcBorders>
          </w:tcPr>
          <w:p w14:paraId="3CDA31A9" w14:textId="2737BCD3" w:rsidR="0093406D" w:rsidRPr="00C304CB" w:rsidRDefault="0093406D" w:rsidP="0093406D">
            <w:pPr>
              <w:contextualSpacing/>
              <w:rPr>
                <w:rFonts w:cs="Times New Roman"/>
                <w:sz w:val="20"/>
                <w:szCs w:val="20"/>
              </w:rPr>
            </w:pPr>
            <w:r w:rsidRPr="00C304CB">
              <w:rPr>
                <w:rFonts w:cs="Times New Roman"/>
                <w:i/>
                <w:sz w:val="20"/>
                <w:szCs w:val="20"/>
              </w:rPr>
              <w:t xml:space="preserve">   Latent infection</w:t>
            </w:r>
          </w:p>
        </w:tc>
        <w:tc>
          <w:tcPr>
            <w:tcW w:w="2610" w:type="dxa"/>
            <w:tcBorders>
              <w:top w:val="nil"/>
              <w:bottom w:val="nil"/>
            </w:tcBorders>
          </w:tcPr>
          <w:p w14:paraId="19AFFAB0" w14:textId="2053B236" w:rsidR="0093406D" w:rsidRPr="00C304CB" w:rsidRDefault="0093406D" w:rsidP="0093406D">
            <w:pPr>
              <w:contextualSpacing/>
              <w:jc w:val="center"/>
              <w:rPr>
                <w:rFonts w:cs="Times New Roman"/>
                <w:sz w:val="20"/>
                <w:szCs w:val="20"/>
              </w:rPr>
            </w:pPr>
            <w:r w:rsidRPr="00C304CB">
              <w:rPr>
                <w:rFonts w:cs="Times New Roman"/>
                <w:sz w:val="20"/>
                <w:szCs w:val="20"/>
              </w:rPr>
              <w:t>0.0</w:t>
            </w:r>
          </w:p>
        </w:tc>
        <w:tc>
          <w:tcPr>
            <w:tcW w:w="3330" w:type="dxa"/>
            <w:tcBorders>
              <w:top w:val="nil"/>
              <w:bottom w:val="nil"/>
            </w:tcBorders>
          </w:tcPr>
          <w:p w14:paraId="0F30E0B2" w14:textId="12D881CB"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2]</w:t>
            </w:r>
            <w:r w:rsidRPr="00C304CB">
              <w:rPr>
                <w:rFonts w:cs="Times New Roman"/>
                <w:sz w:val="20"/>
                <w:szCs w:val="20"/>
              </w:rPr>
              <w:fldChar w:fldCharType="end"/>
            </w:r>
          </w:p>
        </w:tc>
      </w:tr>
      <w:tr w:rsidR="0093406D" w:rsidRPr="00C304CB" w14:paraId="13211253" w14:textId="77777777" w:rsidTr="00A87613">
        <w:tc>
          <w:tcPr>
            <w:tcW w:w="3708" w:type="dxa"/>
            <w:tcBorders>
              <w:top w:val="nil"/>
              <w:bottom w:val="dotted" w:sz="4" w:space="0" w:color="auto"/>
            </w:tcBorders>
          </w:tcPr>
          <w:p w14:paraId="6BE4FAF3" w14:textId="048FEC7C" w:rsidR="0093406D" w:rsidRPr="00C304CB" w:rsidRDefault="0093406D" w:rsidP="0093406D">
            <w:pPr>
              <w:contextualSpacing/>
              <w:rPr>
                <w:rFonts w:cs="Times New Roman"/>
                <w:sz w:val="20"/>
                <w:szCs w:val="20"/>
              </w:rPr>
            </w:pPr>
            <w:r w:rsidRPr="00C304CB">
              <w:rPr>
                <w:rFonts w:cs="Times New Roman"/>
                <w:sz w:val="20"/>
                <w:szCs w:val="20"/>
              </w:rPr>
              <w:t xml:space="preserve">   </w:t>
            </w:r>
            <w:r w:rsidRPr="00C304CB">
              <w:rPr>
                <w:rFonts w:cs="Times New Roman"/>
                <w:i/>
                <w:sz w:val="20"/>
                <w:szCs w:val="20"/>
              </w:rPr>
              <w:t>Reactivation</w:t>
            </w:r>
          </w:p>
        </w:tc>
        <w:tc>
          <w:tcPr>
            <w:tcW w:w="2610" w:type="dxa"/>
            <w:tcBorders>
              <w:top w:val="nil"/>
              <w:bottom w:val="dotted" w:sz="4" w:space="0" w:color="auto"/>
            </w:tcBorders>
          </w:tcPr>
          <w:p w14:paraId="4A7C2E21" w14:textId="20701097" w:rsidR="0093406D" w:rsidRPr="00C304CB" w:rsidRDefault="0093406D" w:rsidP="0093406D">
            <w:pPr>
              <w:contextualSpacing/>
              <w:jc w:val="center"/>
              <w:rPr>
                <w:rFonts w:cs="Times New Roman"/>
                <w:sz w:val="20"/>
                <w:szCs w:val="20"/>
              </w:rPr>
            </w:pPr>
            <w:r w:rsidRPr="00C304CB">
              <w:rPr>
                <w:rFonts w:cs="Times New Roman"/>
                <w:sz w:val="20"/>
                <w:szCs w:val="20"/>
              </w:rPr>
              <w:t>0.0189</w:t>
            </w:r>
          </w:p>
        </w:tc>
        <w:tc>
          <w:tcPr>
            <w:tcW w:w="3330" w:type="dxa"/>
            <w:tcBorders>
              <w:top w:val="nil"/>
              <w:bottom w:val="dotted" w:sz="4" w:space="0" w:color="auto"/>
            </w:tcBorders>
          </w:tcPr>
          <w:p w14:paraId="19029529" w14:textId="21D81E47" w:rsidR="0093406D" w:rsidRPr="00C304CB" w:rsidRDefault="0093406D" w:rsidP="00AF0C05">
            <w:pPr>
              <w:contextualSpacing/>
              <w:rPr>
                <w:rFonts w:cs="Times New Roman"/>
                <w:sz w:val="20"/>
                <w:szCs w:val="20"/>
              </w:rPr>
            </w:pPr>
            <w:r>
              <w:rPr>
                <w:rFonts w:cs="Times New Roman"/>
                <w:noProof/>
                <w:sz w:val="20"/>
                <w:szCs w:val="20"/>
              </w:rPr>
              <w:t xml:space="preserve">Published </w:t>
            </w:r>
            <w:r w:rsidR="00702AB2">
              <w:rPr>
                <w:rFonts w:cs="Times New Roman"/>
                <w:noProof/>
                <w:sz w:val="20"/>
                <w:szCs w:val="20"/>
              </w:rPr>
              <w:t>evidence</w:t>
            </w:r>
            <w:r w:rsidRPr="00C304CB">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2]</w:t>
            </w:r>
            <w:r w:rsidRPr="00C304CB">
              <w:rPr>
                <w:rFonts w:cs="Times New Roman"/>
                <w:sz w:val="20"/>
                <w:szCs w:val="20"/>
              </w:rPr>
              <w:fldChar w:fldCharType="end"/>
            </w:r>
          </w:p>
        </w:tc>
      </w:tr>
      <w:tr w:rsidR="0093406D" w:rsidRPr="00C304CB" w14:paraId="646586F4" w14:textId="77777777" w:rsidTr="00A87613">
        <w:tc>
          <w:tcPr>
            <w:tcW w:w="3708" w:type="dxa"/>
            <w:tcBorders>
              <w:top w:val="dotted" w:sz="4" w:space="0" w:color="auto"/>
              <w:left w:val="nil"/>
              <w:bottom w:val="dotted" w:sz="4" w:space="0" w:color="auto"/>
            </w:tcBorders>
          </w:tcPr>
          <w:p w14:paraId="384CB889" w14:textId="5BB5D58D" w:rsidR="0093406D" w:rsidRPr="00C304CB" w:rsidRDefault="00921752" w:rsidP="00921752">
            <w:pPr>
              <w:contextualSpacing/>
              <w:rPr>
                <w:rFonts w:cs="Times New Roman"/>
                <w:sz w:val="20"/>
                <w:szCs w:val="20"/>
              </w:rPr>
            </w:pPr>
            <w:r>
              <w:rPr>
                <w:rFonts w:cs="Times New Roman"/>
                <w:sz w:val="20"/>
                <w:szCs w:val="20"/>
              </w:rPr>
              <w:t>S</w:t>
            </w:r>
            <w:r w:rsidRPr="00921752">
              <w:rPr>
                <w:rFonts w:cs="Times New Roman"/>
                <w:sz w:val="20"/>
                <w:szCs w:val="20"/>
              </w:rPr>
              <w:t>hedding frequency</w:t>
            </w:r>
            <w:r>
              <w:rPr>
                <w:rFonts w:cs="Times New Roman"/>
                <w:sz w:val="20"/>
                <w:szCs w:val="20"/>
              </w:rPr>
              <w:t xml:space="preserve"> of</w:t>
            </w:r>
            <w:r w:rsidRPr="00921752">
              <w:rPr>
                <w:rFonts w:cs="Times New Roman"/>
                <w:sz w:val="20"/>
                <w:szCs w:val="20"/>
              </w:rPr>
              <w:t xml:space="preserve"> </w:t>
            </w:r>
            <w:r w:rsidR="0093406D" w:rsidRPr="00C304CB">
              <w:rPr>
                <w:rFonts w:cs="Times New Roman"/>
                <w:sz w:val="20"/>
                <w:szCs w:val="20"/>
              </w:rPr>
              <w:t xml:space="preserve">HSV-2 </w:t>
            </w:r>
          </w:p>
        </w:tc>
        <w:tc>
          <w:tcPr>
            <w:tcW w:w="2610" w:type="dxa"/>
            <w:tcBorders>
              <w:top w:val="dotted" w:sz="4" w:space="0" w:color="auto"/>
              <w:bottom w:val="dotted" w:sz="4" w:space="0" w:color="auto"/>
            </w:tcBorders>
          </w:tcPr>
          <w:p w14:paraId="7250400D" w14:textId="75DBC99A" w:rsidR="0093406D" w:rsidRPr="00C304CB" w:rsidRDefault="0093406D" w:rsidP="0093406D">
            <w:pPr>
              <w:contextualSpacing/>
              <w:jc w:val="center"/>
              <w:rPr>
                <w:rFonts w:cs="Times New Roman"/>
                <w:sz w:val="20"/>
                <w:szCs w:val="20"/>
              </w:rPr>
            </w:pPr>
            <w:r w:rsidRPr="00C304CB">
              <w:rPr>
                <w:rFonts w:cs="Times New Roman"/>
                <w:sz w:val="20"/>
                <w:szCs w:val="20"/>
              </w:rPr>
              <w:t>14%</w:t>
            </w:r>
          </w:p>
        </w:tc>
        <w:tc>
          <w:tcPr>
            <w:tcW w:w="3330" w:type="dxa"/>
            <w:tcBorders>
              <w:top w:val="dotted" w:sz="4" w:space="0" w:color="auto"/>
              <w:bottom w:val="dotted" w:sz="4" w:space="0" w:color="auto"/>
              <w:right w:val="nil"/>
            </w:tcBorders>
          </w:tcPr>
          <w:p w14:paraId="0BB61C3A" w14:textId="09A86281"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BYnUtUmFkZGFkPC9BdXRob3I+PFllYXI+MjAwODwvWWVh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Q3MDwvUmVjTnVtPjxEaXNwbGF5VGV4dD5bMiAzXTwvRGlzcGxheVRleHQ+PHJl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2 3]</w:t>
            </w:r>
            <w:r w:rsidRPr="00C304CB">
              <w:rPr>
                <w:rFonts w:cs="Times New Roman"/>
                <w:sz w:val="20"/>
                <w:szCs w:val="20"/>
              </w:rPr>
              <w:fldChar w:fldCharType="end"/>
            </w:r>
          </w:p>
        </w:tc>
      </w:tr>
      <w:tr w:rsidR="0093406D" w:rsidRPr="00C304CB" w14:paraId="29267A7A" w14:textId="77777777" w:rsidTr="00D20AD8">
        <w:tc>
          <w:tcPr>
            <w:tcW w:w="3708" w:type="dxa"/>
            <w:tcBorders>
              <w:top w:val="dotted" w:sz="4" w:space="0" w:color="auto"/>
              <w:bottom w:val="nil"/>
            </w:tcBorders>
          </w:tcPr>
          <w:p w14:paraId="566D6A44" w14:textId="05C05322" w:rsidR="0093406D" w:rsidRPr="00C304CB" w:rsidRDefault="0093406D" w:rsidP="0093406D">
            <w:pPr>
              <w:contextualSpacing/>
              <w:rPr>
                <w:rFonts w:cs="Times New Roman"/>
                <w:sz w:val="20"/>
                <w:szCs w:val="20"/>
              </w:rPr>
            </w:pPr>
            <w:r w:rsidRPr="00C304CB">
              <w:rPr>
                <w:rFonts w:cs="Times New Roman"/>
                <w:sz w:val="20"/>
                <w:szCs w:val="20"/>
              </w:rPr>
              <w:t>HSV-2 stage</w:t>
            </w:r>
            <w:r w:rsidR="00921752">
              <w:rPr>
                <w:rFonts w:cs="Times New Roman"/>
                <w:sz w:val="20"/>
                <w:szCs w:val="20"/>
              </w:rPr>
              <w:t xml:space="preserve"> duration</w:t>
            </w:r>
          </w:p>
        </w:tc>
        <w:tc>
          <w:tcPr>
            <w:tcW w:w="2610" w:type="dxa"/>
            <w:tcBorders>
              <w:top w:val="dotted" w:sz="4" w:space="0" w:color="auto"/>
              <w:bottom w:val="nil"/>
            </w:tcBorders>
          </w:tcPr>
          <w:p w14:paraId="3E92A019" w14:textId="77777777" w:rsidR="0093406D" w:rsidRPr="00C304CB" w:rsidRDefault="0093406D" w:rsidP="0093406D">
            <w:pPr>
              <w:contextualSpacing/>
              <w:jc w:val="center"/>
              <w:rPr>
                <w:rFonts w:cs="Times New Roman"/>
                <w:sz w:val="20"/>
                <w:szCs w:val="20"/>
              </w:rPr>
            </w:pPr>
          </w:p>
        </w:tc>
        <w:tc>
          <w:tcPr>
            <w:tcW w:w="3330" w:type="dxa"/>
            <w:tcBorders>
              <w:top w:val="dotted" w:sz="4" w:space="0" w:color="auto"/>
              <w:bottom w:val="nil"/>
            </w:tcBorders>
          </w:tcPr>
          <w:p w14:paraId="1A14C06B" w14:textId="77777777" w:rsidR="0093406D" w:rsidRPr="00C304CB" w:rsidRDefault="0093406D" w:rsidP="0093406D">
            <w:pPr>
              <w:contextualSpacing/>
              <w:rPr>
                <w:rFonts w:cs="Times New Roman"/>
                <w:sz w:val="20"/>
                <w:szCs w:val="20"/>
              </w:rPr>
            </w:pPr>
          </w:p>
        </w:tc>
      </w:tr>
      <w:tr w:rsidR="0093406D" w:rsidRPr="00C304CB" w14:paraId="1EB29A23" w14:textId="77777777" w:rsidTr="00A87613">
        <w:tc>
          <w:tcPr>
            <w:tcW w:w="3708" w:type="dxa"/>
            <w:tcBorders>
              <w:top w:val="nil"/>
              <w:bottom w:val="nil"/>
            </w:tcBorders>
          </w:tcPr>
          <w:p w14:paraId="4435573D" w14:textId="7772B123" w:rsidR="0093406D" w:rsidRPr="00C304CB" w:rsidRDefault="0093406D" w:rsidP="0093406D">
            <w:pPr>
              <w:contextualSpacing/>
              <w:rPr>
                <w:rFonts w:cs="Times New Roman"/>
                <w:sz w:val="20"/>
                <w:szCs w:val="20"/>
              </w:rPr>
            </w:pPr>
            <w:r w:rsidRPr="00C304CB">
              <w:rPr>
                <w:rFonts w:cs="Times New Roman"/>
                <w:sz w:val="20"/>
                <w:szCs w:val="20"/>
              </w:rPr>
              <w:t xml:space="preserve">   </w:t>
            </w:r>
            <w:r w:rsidRPr="00C304CB">
              <w:rPr>
                <w:rFonts w:cs="Times New Roman"/>
                <w:i/>
                <w:sz w:val="20"/>
                <w:szCs w:val="20"/>
              </w:rPr>
              <w:t>Primary infection</w:t>
            </w:r>
          </w:p>
        </w:tc>
        <w:tc>
          <w:tcPr>
            <w:tcW w:w="2610" w:type="dxa"/>
            <w:tcBorders>
              <w:top w:val="nil"/>
              <w:bottom w:val="nil"/>
            </w:tcBorders>
          </w:tcPr>
          <w:p w14:paraId="4D608C7C" w14:textId="060273CB" w:rsidR="0093406D" w:rsidRPr="00C304CB" w:rsidRDefault="0093406D" w:rsidP="0093406D">
            <w:pPr>
              <w:contextualSpacing/>
              <w:jc w:val="center"/>
              <w:rPr>
                <w:rFonts w:cs="Times New Roman"/>
                <w:sz w:val="20"/>
                <w:szCs w:val="20"/>
              </w:rPr>
            </w:pPr>
            <w:r w:rsidRPr="00C304CB">
              <w:rPr>
                <w:rFonts w:cs="Times New Roman"/>
                <w:sz w:val="20"/>
                <w:szCs w:val="20"/>
              </w:rPr>
              <w:t>20.0 days</w:t>
            </w:r>
          </w:p>
        </w:tc>
        <w:tc>
          <w:tcPr>
            <w:tcW w:w="3330" w:type="dxa"/>
            <w:tcBorders>
              <w:top w:val="nil"/>
              <w:bottom w:val="nil"/>
            </w:tcBorders>
          </w:tcPr>
          <w:p w14:paraId="0BFA5C46" w14:textId="5BE30DB5"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2]</w:t>
            </w:r>
            <w:r w:rsidRPr="00C304CB">
              <w:rPr>
                <w:rFonts w:cs="Times New Roman"/>
                <w:sz w:val="20"/>
                <w:szCs w:val="20"/>
              </w:rPr>
              <w:fldChar w:fldCharType="end"/>
            </w:r>
          </w:p>
        </w:tc>
      </w:tr>
      <w:tr w:rsidR="0093406D" w:rsidRPr="00C304CB" w14:paraId="69089F86" w14:textId="77777777" w:rsidTr="00A87613">
        <w:tc>
          <w:tcPr>
            <w:tcW w:w="3708" w:type="dxa"/>
            <w:tcBorders>
              <w:top w:val="nil"/>
              <w:bottom w:val="nil"/>
            </w:tcBorders>
          </w:tcPr>
          <w:p w14:paraId="44CFE6BD" w14:textId="35E79677" w:rsidR="0093406D" w:rsidRPr="00C304CB" w:rsidRDefault="0093406D" w:rsidP="0093406D">
            <w:pPr>
              <w:contextualSpacing/>
              <w:rPr>
                <w:rFonts w:cs="Times New Roman"/>
                <w:sz w:val="20"/>
                <w:szCs w:val="20"/>
              </w:rPr>
            </w:pPr>
            <w:r w:rsidRPr="00C304CB">
              <w:rPr>
                <w:rFonts w:cs="Times New Roman"/>
                <w:i/>
                <w:sz w:val="20"/>
                <w:szCs w:val="20"/>
              </w:rPr>
              <w:t xml:space="preserve">   Latent infection</w:t>
            </w:r>
          </w:p>
        </w:tc>
        <w:tc>
          <w:tcPr>
            <w:tcW w:w="2610" w:type="dxa"/>
            <w:tcBorders>
              <w:top w:val="nil"/>
              <w:bottom w:val="nil"/>
            </w:tcBorders>
          </w:tcPr>
          <w:p w14:paraId="76D3B913" w14:textId="108417CB" w:rsidR="0093406D" w:rsidRPr="00C304CB" w:rsidRDefault="0093406D" w:rsidP="0093406D">
            <w:pPr>
              <w:contextualSpacing/>
              <w:jc w:val="center"/>
              <w:rPr>
                <w:rFonts w:cs="Times New Roman"/>
                <w:sz w:val="20"/>
                <w:szCs w:val="20"/>
              </w:rPr>
            </w:pPr>
            <w:r w:rsidRPr="00C304CB">
              <w:rPr>
                <w:rFonts w:cs="Times New Roman"/>
                <w:sz w:val="20"/>
                <w:szCs w:val="20"/>
              </w:rPr>
              <w:t>78.5 days</w:t>
            </w:r>
          </w:p>
        </w:tc>
        <w:tc>
          <w:tcPr>
            <w:tcW w:w="3330" w:type="dxa"/>
            <w:tcBorders>
              <w:top w:val="nil"/>
              <w:bottom w:val="nil"/>
            </w:tcBorders>
          </w:tcPr>
          <w:p w14:paraId="336FF4A1" w14:textId="6C9F511D"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2]</w:t>
            </w:r>
            <w:r w:rsidRPr="00C304CB">
              <w:rPr>
                <w:rFonts w:cs="Times New Roman"/>
                <w:sz w:val="20"/>
                <w:szCs w:val="20"/>
              </w:rPr>
              <w:fldChar w:fldCharType="end"/>
            </w:r>
          </w:p>
        </w:tc>
      </w:tr>
      <w:tr w:rsidR="0093406D" w:rsidRPr="00C304CB" w14:paraId="169ED32F" w14:textId="77777777" w:rsidTr="00A87613">
        <w:tc>
          <w:tcPr>
            <w:tcW w:w="3708" w:type="dxa"/>
            <w:tcBorders>
              <w:top w:val="nil"/>
              <w:bottom w:val="dotted" w:sz="4" w:space="0" w:color="auto"/>
            </w:tcBorders>
          </w:tcPr>
          <w:p w14:paraId="0ADCCC1F" w14:textId="0732C110" w:rsidR="0093406D" w:rsidRPr="00C304CB" w:rsidRDefault="0093406D" w:rsidP="0093406D">
            <w:pPr>
              <w:contextualSpacing/>
              <w:rPr>
                <w:rFonts w:cs="Times New Roman"/>
                <w:sz w:val="20"/>
                <w:szCs w:val="20"/>
              </w:rPr>
            </w:pPr>
            <w:r w:rsidRPr="00C304CB">
              <w:rPr>
                <w:rFonts w:cs="Times New Roman"/>
                <w:sz w:val="20"/>
                <w:szCs w:val="20"/>
              </w:rPr>
              <w:t xml:space="preserve">   </w:t>
            </w:r>
            <w:r w:rsidRPr="00C304CB">
              <w:rPr>
                <w:rFonts w:cs="Times New Roman"/>
                <w:i/>
                <w:sz w:val="20"/>
                <w:szCs w:val="20"/>
              </w:rPr>
              <w:t>Reactivation</w:t>
            </w:r>
          </w:p>
        </w:tc>
        <w:tc>
          <w:tcPr>
            <w:tcW w:w="2610" w:type="dxa"/>
            <w:tcBorders>
              <w:top w:val="nil"/>
              <w:bottom w:val="dotted" w:sz="4" w:space="0" w:color="auto"/>
            </w:tcBorders>
          </w:tcPr>
          <w:p w14:paraId="538F7F14" w14:textId="4125335E" w:rsidR="0093406D" w:rsidRPr="00C304CB" w:rsidRDefault="0093406D" w:rsidP="0093406D">
            <w:pPr>
              <w:contextualSpacing/>
              <w:jc w:val="center"/>
              <w:rPr>
                <w:rFonts w:cs="Times New Roman"/>
                <w:sz w:val="20"/>
                <w:szCs w:val="20"/>
              </w:rPr>
            </w:pPr>
            <w:r w:rsidRPr="00C304CB">
              <w:rPr>
                <w:rFonts w:cs="Times New Roman"/>
                <w:sz w:val="20"/>
                <w:szCs w:val="20"/>
              </w:rPr>
              <w:t>12.8 days</w:t>
            </w:r>
          </w:p>
        </w:tc>
        <w:tc>
          <w:tcPr>
            <w:tcW w:w="3330" w:type="dxa"/>
            <w:tcBorders>
              <w:top w:val="nil"/>
              <w:bottom w:val="dotted" w:sz="4" w:space="0" w:color="auto"/>
            </w:tcBorders>
          </w:tcPr>
          <w:p w14:paraId="430AF67C" w14:textId="5D156E22"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Q3MDwvUmVjTnVtPjxEaXNwbGF5VGV4dD5bMl08L0Rpc3BsYXlUZXh0PjxyZWNv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2]</w:t>
            </w:r>
            <w:r w:rsidRPr="00C304CB">
              <w:rPr>
                <w:rFonts w:cs="Times New Roman"/>
                <w:sz w:val="20"/>
                <w:szCs w:val="20"/>
              </w:rPr>
              <w:fldChar w:fldCharType="end"/>
            </w:r>
          </w:p>
        </w:tc>
      </w:tr>
      <w:tr w:rsidR="0093406D" w:rsidRPr="00C304CB" w14:paraId="42393EB4" w14:textId="77777777" w:rsidTr="00D20AD8">
        <w:tc>
          <w:tcPr>
            <w:tcW w:w="3708" w:type="dxa"/>
            <w:tcBorders>
              <w:top w:val="dotted" w:sz="4" w:space="0" w:color="auto"/>
              <w:bottom w:val="nil"/>
            </w:tcBorders>
          </w:tcPr>
          <w:p w14:paraId="123CA663" w14:textId="5918B90A" w:rsidR="0093406D" w:rsidRPr="00C304CB" w:rsidRDefault="00921752" w:rsidP="00921752">
            <w:pPr>
              <w:contextualSpacing/>
              <w:rPr>
                <w:rFonts w:cs="Times New Roman"/>
                <w:sz w:val="20"/>
                <w:szCs w:val="20"/>
              </w:rPr>
            </w:pPr>
            <w:r>
              <w:rPr>
                <w:rFonts w:cs="Times New Roman"/>
                <w:sz w:val="20"/>
                <w:szCs w:val="20"/>
              </w:rPr>
              <w:t>P</w:t>
            </w:r>
            <w:r w:rsidRPr="00921752">
              <w:rPr>
                <w:rFonts w:cs="Times New Roman"/>
                <w:sz w:val="20"/>
                <w:szCs w:val="20"/>
              </w:rPr>
              <w:t>robability</w:t>
            </w:r>
            <w:r>
              <w:rPr>
                <w:rFonts w:cs="Times New Roman"/>
                <w:sz w:val="20"/>
                <w:szCs w:val="20"/>
              </w:rPr>
              <w:t xml:space="preserve"> of </w:t>
            </w:r>
            <w:r w:rsidRPr="00921752">
              <w:rPr>
                <w:rFonts w:cs="Times New Roman"/>
                <w:sz w:val="20"/>
                <w:szCs w:val="20"/>
              </w:rPr>
              <w:t xml:space="preserve"> </w:t>
            </w:r>
            <w:r w:rsidR="0093406D" w:rsidRPr="00C304CB">
              <w:rPr>
                <w:rFonts w:cs="Times New Roman"/>
                <w:sz w:val="20"/>
                <w:szCs w:val="20"/>
              </w:rPr>
              <w:t>HIV transmission per coital act per HIV stage</w:t>
            </w:r>
          </w:p>
        </w:tc>
        <w:tc>
          <w:tcPr>
            <w:tcW w:w="2610" w:type="dxa"/>
            <w:tcBorders>
              <w:top w:val="dotted" w:sz="4" w:space="0" w:color="auto"/>
              <w:bottom w:val="nil"/>
            </w:tcBorders>
          </w:tcPr>
          <w:p w14:paraId="3BC7D292" w14:textId="77777777" w:rsidR="0093406D" w:rsidRPr="00C304CB" w:rsidRDefault="0093406D" w:rsidP="0093406D">
            <w:pPr>
              <w:contextualSpacing/>
              <w:jc w:val="center"/>
              <w:rPr>
                <w:rFonts w:cs="Times New Roman"/>
                <w:sz w:val="20"/>
                <w:szCs w:val="20"/>
              </w:rPr>
            </w:pPr>
          </w:p>
        </w:tc>
        <w:tc>
          <w:tcPr>
            <w:tcW w:w="3330" w:type="dxa"/>
            <w:tcBorders>
              <w:top w:val="dotted" w:sz="4" w:space="0" w:color="auto"/>
              <w:bottom w:val="nil"/>
            </w:tcBorders>
          </w:tcPr>
          <w:p w14:paraId="7BE60420" w14:textId="77777777" w:rsidR="0093406D" w:rsidRPr="00C304CB" w:rsidRDefault="0093406D" w:rsidP="0093406D">
            <w:pPr>
              <w:contextualSpacing/>
              <w:rPr>
                <w:rFonts w:cs="Times New Roman"/>
                <w:sz w:val="20"/>
                <w:szCs w:val="20"/>
              </w:rPr>
            </w:pPr>
          </w:p>
        </w:tc>
      </w:tr>
      <w:tr w:rsidR="0093406D" w:rsidRPr="00C304CB" w14:paraId="1AD3183E" w14:textId="77777777" w:rsidTr="00D20AD8">
        <w:tc>
          <w:tcPr>
            <w:tcW w:w="3708" w:type="dxa"/>
            <w:tcBorders>
              <w:top w:val="nil"/>
              <w:bottom w:val="nil"/>
            </w:tcBorders>
          </w:tcPr>
          <w:p w14:paraId="29275BA1" w14:textId="77777777" w:rsidR="0093406D" w:rsidRPr="00C304CB" w:rsidRDefault="0093406D" w:rsidP="0093406D">
            <w:pPr>
              <w:contextualSpacing/>
              <w:rPr>
                <w:rFonts w:cs="Times New Roman"/>
                <w:i/>
                <w:sz w:val="20"/>
                <w:szCs w:val="20"/>
              </w:rPr>
            </w:pPr>
            <w:r w:rsidRPr="00C304CB">
              <w:rPr>
                <w:rFonts w:cs="Times New Roman"/>
                <w:sz w:val="20"/>
                <w:szCs w:val="20"/>
              </w:rPr>
              <w:t xml:space="preserve">   </w:t>
            </w:r>
            <w:r w:rsidRPr="00C304CB">
              <w:rPr>
                <w:rFonts w:cs="Times New Roman"/>
                <w:i/>
                <w:sz w:val="20"/>
                <w:szCs w:val="20"/>
              </w:rPr>
              <w:t>Acute</w:t>
            </w:r>
          </w:p>
        </w:tc>
        <w:tc>
          <w:tcPr>
            <w:tcW w:w="2610" w:type="dxa"/>
            <w:tcBorders>
              <w:top w:val="nil"/>
              <w:bottom w:val="nil"/>
            </w:tcBorders>
          </w:tcPr>
          <w:p w14:paraId="65F2F9F7" w14:textId="77777777" w:rsidR="0093406D" w:rsidRPr="00C304CB" w:rsidRDefault="0093406D" w:rsidP="0093406D">
            <w:pPr>
              <w:contextualSpacing/>
              <w:jc w:val="center"/>
              <w:rPr>
                <w:rFonts w:cs="Times New Roman"/>
                <w:sz w:val="20"/>
                <w:szCs w:val="20"/>
              </w:rPr>
            </w:pPr>
            <w:r w:rsidRPr="00C304CB">
              <w:rPr>
                <w:rFonts w:cs="Times New Roman"/>
                <w:sz w:val="20"/>
                <w:szCs w:val="20"/>
              </w:rPr>
              <w:t>0.0360</w:t>
            </w:r>
          </w:p>
        </w:tc>
        <w:tc>
          <w:tcPr>
            <w:tcW w:w="3330" w:type="dxa"/>
            <w:tcBorders>
              <w:top w:val="nil"/>
              <w:bottom w:val="nil"/>
            </w:tcBorders>
          </w:tcPr>
          <w:p w14:paraId="356C67B3" w14:textId="4365DF03"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noProof/>
                <w:sz w:val="20"/>
                <w:szCs w:val="20"/>
              </w:rPr>
              <w:fldChar w:fldCharType="begin">
                <w:fldData xml:space="preserve">PEVuZE5vdGU+PENpdGU+PEF1dGhvcj5XYXdlcjwvQXV0aG9yPjxZZWFyPjIwMDU8L1llYXI+PFJl
Y051bT45NTwvUmVjTnVtPjxEaXNwbGF5VGV4dD5bNC02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lBpbmtlcnRvbjwvQXV0aG9yPjxZZWFyPjIwMDg8L1llYXI+PFJlY051bT45MzwvUmVjTnVtPjxy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</w:fldData>
              </w:fldChar>
            </w:r>
            <w:r w:rsidR="00AF0C05">
              <w:rPr>
                <w:rFonts w:cs="Times New Roman"/>
                <w:noProof/>
                <w:sz w:val="20"/>
                <w:szCs w:val="20"/>
              </w:rPr>
              <w:instrText xml:space="preserve"> ADDIN EN.CITE </w:instrText>
            </w:r>
            <w:r w:rsidR="00AF0C05">
              <w:rPr>
                <w:rFonts w:cs="Times New Roman"/>
                <w:noProof/>
                <w:sz w:val="20"/>
                <w:szCs w:val="20"/>
              </w:rPr>
              <w:fldChar w:fldCharType="begin">
                <w:fldData xml:space="preserve">PEVuZE5vdGU+PENpdGU+PEF1dGhvcj5XYXdlcjwvQXV0aG9yPjxZZWFyPjIwMDU8L1llYXI+PFJl
Y051bT45NTwvUmVjTnVtPjxEaXNwbGF5VGV4dD5bNC02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lBpbmtlcnRvbjwvQXV0aG9yPjxZZWFyPjIwMDg8L1llYXI+PFJlY051bT45MzwvUmVjTnVtPjxy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</w:fldData>
              </w:fldChar>
            </w:r>
            <w:r w:rsidR="00AF0C05">
              <w:rPr>
                <w:rFonts w:cs="Times New Roman"/>
                <w:noProof/>
                <w:sz w:val="20"/>
                <w:szCs w:val="20"/>
              </w:rPr>
              <w:instrText xml:space="preserve"> ADDIN EN.CITE.DATA </w:instrText>
            </w:r>
            <w:r w:rsidR="00AF0C05">
              <w:rPr>
                <w:rFonts w:cs="Times New Roman"/>
                <w:noProof/>
                <w:sz w:val="20"/>
                <w:szCs w:val="20"/>
              </w:rPr>
            </w:r>
            <w:r w:rsidR="00AF0C05">
              <w:rPr>
                <w:rFonts w:cs="Times New Roman"/>
                <w:noProof/>
                <w:sz w:val="20"/>
                <w:szCs w:val="20"/>
              </w:rPr>
              <w:fldChar w:fldCharType="end"/>
            </w:r>
            <w:r w:rsidRPr="00C304CB">
              <w:rPr>
                <w:rFonts w:cs="Times New Roman"/>
                <w:noProof/>
                <w:sz w:val="20"/>
                <w:szCs w:val="20"/>
              </w:rPr>
              <w:fldChar w:fldCharType="separate"/>
            </w:r>
            <w:r w:rsidR="00AF0C05">
              <w:rPr>
                <w:rFonts w:cs="Times New Roman"/>
                <w:noProof/>
                <w:sz w:val="20"/>
                <w:szCs w:val="20"/>
              </w:rPr>
              <w:t>[4-6]</w:t>
            </w:r>
            <w:r w:rsidRPr="00C304CB">
              <w:rPr>
                <w:rFonts w:cs="Times New Roman"/>
                <w:noProof/>
                <w:sz w:val="20"/>
                <w:szCs w:val="20"/>
              </w:rPr>
              <w:fldChar w:fldCharType="end"/>
            </w:r>
          </w:p>
        </w:tc>
      </w:tr>
      <w:tr w:rsidR="0093406D" w:rsidRPr="00C304CB" w14:paraId="512951C9" w14:textId="77777777" w:rsidTr="00D20AD8">
        <w:tc>
          <w:tcPr>
            <w:tcW w:w="3708" w:type="dxa"/>
            <w:tcBorders>
              <w:top w:val="nil"/>
              <w:bottom w:val="nil"/>
            </w:tcBorders>
          </w:tcPr>
          <w:p w14:paraId="2F55D0AD" w14:textId="77777777" w:rsidR="0093406D" w:rsidRPr="00C304CB" w:rsidRDefault="0093406D" w:rsidP="0093406D">
            <w:pPr>
              <w:contextualSpacing/>
              <w:rPr>
                <w:rFonts w:cs="Times New Roman"/>
                <w:i/>
                <w:sz w:val="20"/>
                <w:szCs w:val="20"/>
              </w:rPr>
            </w:pPr>
            <w:r w:rsidRPr="00C304CB">
              <w:rPr>
                <w:rFonts w:cs="Times New Roman"/>
                <w:sz w:val="20"/>
                <w:szCs w:val="20"/>
              </w:rPr>
              <w:t xml:space="preserve">   </w:t>
            </w:r>
            <w:r w:rsidRPr="00C304CB">
              <w:rPr>
                <w:rFonts w:cs="Times New Roman"/>
                <w:i/>
                <w:sz w:val="20"/>
                <w:szCs w:val="20"/>
              </w:rPr>
              <w:t>Chronic</w:t>
            </w:r>
          </w:p>
        </w:tc>
        <w:tc>
          <w:tcPr>
            <w:tcW w:w="2610" w:type="dxa"/>
            <w:tcBorders>
              <w:top w:val="nil"/>
              <w:bottom w:val="nil"/>
            </w:tcBorders>
          </w:tcPr>
          <w:p w14:paraId="0A3341A3" w14:textId="77777777" w:rsidR="0093406D" w:rsidRPr="00C304CB" w:rsidRDefault="0093406D" w:rsidP="0093406D">
            <w:pPr>
              <w:contextualSpacing/>
              <w:jc w:val="center"/>
              <w:rPr>
                <w:rFonts w:cs="Times New Roman"/>
                <w:sz w:val="20"/>
                <w:szCs w:val="20"/>
              </w:rPr>
            </w:pPr>
            <w:r w:rsidRPr="00C304CB">
              <w:rPr>
                <w:rFonts w:cs="Times New Roman"/>
                <w:sz w:val="20"/>
                <w:szCs w:val="20"/>
              </w:rPr>
              <w:t>0.0008</w:t>
            </w:r>
          </w:p>
        </w:tc>
        <w:tc>
          <w:tcPr>
            <w:tcW w:w="3330" w:type="dxa"/>
            <w:tcBorders>
              <w:top w:val="nil"/>
              <w:bottom w:val="nil"/>
            </w:tcBorders>
          </w:tcPr>
          <w:p w14:paraId="6B69B3F3" w14:textId="6BD7E52D"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noProof/>
                <w:sz w:val="20"/>
                <w:szCs w:val="20"/>
              </w:rPr>
              <w:fldChar w:fldCharType="begin">
                <w:fldData xml:space="preserve">PEVuZE5vdGU+PENpdGU+PEF1dGhvcj5XYXdlcjwvQXV0aG9yPjxZZWFyPjIwMDU8L1llYXI+PFJl
Y051bT45NTwvUmVjTnVtPjxEaXNwbGF5VGV4dD5bNCA3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kFidS1SYWRkYWQ8L0F1dGhvcj48WWVhcj4yMDA4PC9ZZWFyPjxSZWNOdW0+MjYzPC9SZWNOdW0+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</w:fldData>
              </w:fldChar>
            </w:r>
            <w:r w:rsidR="00AF0C05">
              <w:rPr>
                <w:rFonts w:cs="Times New Roman"/>
                <w:noProof/>
                <w:sz w:val="20"/>
                <w:szCs w:val="20"/>
              </w:rPr>
              <w:instrText xml:space="preserve"> ADDIN EN.CITE </w:instrText>
            </w:r>
            <w:r w:rsidR="00AF0C05">
              <w:rPr>
                <w:rFonts w:cs="Times New Roman"/>
                <w:noProof/>
                <w:sz w:val="20"/>
                <w:szCs w:val="20"/>
              </w:rPr>
              <w:fldChar w:fldCharType="begin">
                <w:fldData xml:space="preserve">PEVuZE5vdGU+PENpdGU+PEF1dGhvcj5XYXdlcjwvQXV0aG9yPjxZZWFyPjIwMDU8L1llYXI+PFJl
Y051bT45NTwvUmVjTnVtPjxEaXNwbGF5VGV4dD5bNCA3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kFidS1SYWRkYWQ8L0F1dGhvcj48WWVhcj4yMDA4PC9ZZWFyPjxSZWNOdW0+MjYzPC9SZWNOdW0+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</w:fldData>
              </w:fldChar>
            </w:r>
            <w:r w:rsidR="00AF0C05">
              <w:rPr>
                <w:rFonts w:cs="Times New Roman"/>
                <w:noProof/>
                <w:sz w:val="20"/>
                <w:szCs w:val="20"/>
              </w:rPr>
              <w:instrText xml:space="preserve"> ADDIN EN.CITE.DATA </w:instrText>
            </w:r>
            <w:r w:rsidR="00AF0C05">
              <w:rPr>
                <w:rFonts w:cs="Times New Roman"/>
                <w:noProof/>
                <w:sz w:val="20"/>
                <w:szCs w:val="20"/>
              </w:rPr>
            </w:r>
            <w:r w:rsidR="00AF0C05">
              <w:rPr>
                <w:rFonts w:cs="Times New Roman"/>
                <w:noProof/>
                <w:sz w:val="20"/>
                <w:szCs w:val="20"/>
              </w:rPr>
              <w:fldChar w:fldCharType="end"/>
            </w:r>
            <w:r w:rsidRPr="00C304CB">
              <w:rPr>
                <w:rFonts w:cs="Times New Roman"/>
                <w:noProof/>
                <w:sz w:val="20"/>
                <w:szCs w:val="20"/>
              </w:rPr>
              <w:fldChar w:fldCharType="separate"/>
            </w:r>
            <w:r w:rsidR="00AF0C05">
              <w:rPr>
                <w:rFonts w:cs="Times New Roman"/>
                <w:noProof/>
                <w:sz w:val="20"/>
                <w:szCs w:val="20"/>
              </w:rPr>
              <w:t>[4 7]</w:t>
            </w:r>
            <w:r w:rsidRPr="00C304CB">
              <w:rPr>
                <w:rFonts w:cs="Times New Roman"/>
                <w:noProof/>
                <w:sz w:val="20"/>
                <w:szCs w:val="20"/>
              </w:rPr>
              <w:fldChar w:fldCharType="end"/>
            </w:r>
          </w:p>
        </w:tc>
      </w:tr>
      <w:tr w:rsidR="0093406D" w:rsidRPr="00C304CB" w14:paraId="10EE9409" w14:textId="77777777" w:rsidTr="00D20AD8">
        <w:tc>
          <w:tcPr>
            <w:tcW w:w="3708" w:type="dxa"/>
            <w:tcBorders>
              <w:top w:val="nil"/>
              <w:bottom w:val="dotted" w:sz="4" w:space="0" w:color="auto"/>
            </w:tcBorders>
          </w:tcPr>
          <w:p w14:paraId="39336410" w14:textId="77777777" w:rsidR="0093406D" w:rsidRPr="00C304CB" w:rsidRDefault="0093406D" w:rsidP="0093406D">
            <w:pPr>
              <w:contextualSpacing/>
              <w:rPr>
                <w:rFonts w:cs="Times New Roman"/>
                <w:i/>
                <w:sz w:val="20"/>
                <w:szCs w:val="20"/>
              </w:rPr>
            </w:pPr>
            <w:r w:rsidRPr="00C304CB">
              <w:rPr>
                <w:rFonts w:cs="Times New Roman"/>
                <w:i/>
                <w:sz w:val="20"/>
                <w:szCs w:val="20"/>
              </w:rPr>
              <w:t xml:space="preserve">   Advanced</w:t>
            </w:r>
          </w:p>
        </w:tc>
        <w:tc>
          <w:tcPr>
            <w:tcW w:w="2610" w:type="dxa"/>
            <w:tcBorders>
              <w:top w:val="nil"/>
              <w:bottom w:val="dotted" w:sz="4" w:space="0" w:color="auto"/>
            </w:tcBorders>
          </w:tcPr>
          <w:p w14:paraId="03927DB4" w14:textId="77777777" w:rsidR="0093406D" w:rsidRPr="00C304CB" w:rsidRDefault="0093406D" w:rsidP="0093406D">
            <w:pPr>
              <w:contextualSpacing/>
              <w:jc w:val="center"/>
              <w:rPr>
                <w:rFonts w:cs="Times New Roman"/>
                <w:sz w:val="20"/>
                <w:szCs w:val="20"/>
              </w:rPr>
            </w:pPr>
            <w:r w:rsidRPr="00C304CB">
              <w:rPr>
                <w:rFonts w:cs="Times New Roman"/>
                <w:sz w:val="20"/>
                <w:szCs w:val="20"/>
              </w:rPr>
              <w:t>0.0042</w:t>
            </w:r>
          </w:p>
        </w:tc>
        <w:tc>
          <w:tcPr>
            <w:tcW w:w="3330" w:type="dxa"/>
            <w:tcBorders>
              <w:top w:val="nil"/>
              <w:bottom w:val="dotted" w:sz="4" w:space="0" w:color="auto"/>
            </w:tcBorders>
          </w:tcPr>
          <w:p w14:paraId="25ED053C" w14:textId="02D90475" w:rsidR="0093406D" w:rsidRPr="00C304CB" w:rsidRDefault="0093406D" w:rsidP="00AF0C05">
            <w:pPr>
              <w:contextualSpacing/>
              <w:rPr>
                <w:rFonts w:cs="Times New Roman"/>
                <w:noProof/>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noProof/>
                <w:sz w:val="20"/>
                <w:szCs w:val="20"/>
              </w:rPr>
              <w:fldChar w:fldCharType="begin">
                <w:fldData xml:space="preserve">PEVuZE5vdGU+PENpdGU+PEF1dGhvcj5XYXdlcjwvQXV0aG9yPjxZZWFyPjIwMDU8L1llYXI+PFJl
Y051bT45NTwvUmVjTnVtPjxEaXNwbGF5VGV4dD5bNCA3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kFidS1SYWRkYWQ8L0F1dGhvcj48WWVhcj4yMDA4PC9ZZWFyPjxSZWNOdW0+MjYzPC9SZWNOdW0+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</w:fldData>
              </w:fldChar>
            </w:r>
            <w:r w:rsidR="00AF0C05">
              <w:rPr>
                <w:rFonts w:cs="Times New Roman"/>
                <w:noProof/>
                <w:sz w:val="20"/>
                <w:szCs w:val="20"/>
              </w:rPr>
              <w:instrText xml:space="preserve"> ADDIN EN.CITE </w:instrText>
            </w:r>
            <w:r w:rsidR="00AF0C05">
              <w:rPr>
                <w:rFonts w:cs="Times New Roman"/>
                <w:noProof/>
                <w:sz w:val="20"/>
                <w:szCs w:val="20"/>
              </w:rPr>
              <w:fldChar w:fldCharType="begin">
                <w:fldData xml:space="preserve">PEVuZE5vdGU+PENpdGU+PEF1dGhvcj5XYXdlcjwvQXV0aG9yPjxZZWFyPjIwMDU8L1llYXI+PFJl
Y051bT45NTwvUmVjTnVtPjxEaXNwbGF5VGV4dD5bNCA3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kFidS1SYWRkYWQ8L0F1dGhvcj48WWVhcj4yMDA4PC9ZZWFyPjxSZWNOdW0+MjYzPC9SZWNOdW0+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</w:fldData>
              </w:fldChar>
            </w:r>
            <w:r w:rsidR="00AF0C05">
              <w:rPr>
                <w:rFonts w:cs="Times New Roman"/>
                <w:noProof/>
                <w:sz w:val="20"/>
                <w:szCs w:val="20"/>
              </w:rPr>
              <w:instrText xml:space="preserve"> ADDIN EN.CITE.DATA </w:instrText>
            </w:r>
            <w:r w:rsidR="00AF0C05">
              <w:rPr>
                <w:rFonts w:cs="Times New Roman"/>
                <w:noProof/>
                <w:sz w:val="20"/>
                <w:szCs w:val="20"/>
              </w:rPr>
            </w:r>
            <w:r w:rsidR="00AF0C05">
              <w:rPr>
                <w:rFonts w:cs="Times New Roman"/>
                <w:noProof/>
                <w:sz w:val="20"/>
                <w:szCs w:val="20"/>
              </w:rPr>
              <w:fldChar w:fldCharType="end"/>
            </w:r>
            <w:r w:rsidRPr="00C304CB">
              <w:rPr>
                <w:rFonts w:cs="Times New Roman"/>
                <w:noProof/>
                <w:sz w:val="20"/>
                <w:szCs w:val="20"/>
              </w:rPr>
              <w:fldChar w:fldCharType="separate"/>
            </w:r>
            <w:r w:rsidR="00AF0C05">
              <w:rPr>
                <w:rFonts w:cs="Times New Roman"/>
                <w:noProof/>
                <w:sz w:val="20"/>
                <w:szCs w:val="20"/>
              </w:rPr>
              <w:t>[4 7]</w:t>
            </w:r>
            <w:r w:rsidRPr="00C304CB">
              <w:rPr>
                <w:rFonts w:cs="Times New Roman"/>
                <w:noProof/>
                <w:sz w:val="20"/>
                <w:szCs w:val="20"/>
              </w:rPr>
              <w:fldChar w:fldCharType="end"/>
            </w:r>
          </w:p>
        </w:tc>
      </w:tr>
      <w:tr w:rsidR="0093406D" w:rsidRPr="00C304CB" w14:paraId="081E364D" w14:textId="77777777" w:rsidTr="00D20AD8">
        <w:tc>
          <w:tcPr>
            <w:tcW w:w="3708" w:type="dxa"/>
            <w:tcBorders>
              <w:top w:val="dotted" w:sz="4" w:space="0" w:color="auto"/>
              <w:bottom w:val="nil"/>
            </w:tcBorders>
          </w:tcPr>
          <w:p w14:paraId="2BB1CA74" w14:textId="4E39831C" w:rsidR="0093406D" w:rsidRPr="00C304CB" w:rsidRDefault="00921752" w:rsidP="00921752">
            <w:pPr>
              <w:contextualSpacing/>
              <w:rPr>
                <w:rFonts w:cs="Times New Roman"/>
                <w:sz w:val="20"/>
                <w:szCs w:val="20"/>
              </w:rPr>
            </w:pPr>
            <w:r w:rsidRPr="00921752">
              <w:rPr>
                <w:rFonts w:cs="Times New Roman"/>
                <w:sz w:val="20"/>
                <w:szCs w:val="20"/>
              </w:rPr>
              <w:t>HIV stage</w:t>
            </w:r>
            <w:r>
              <w:rPr>
                <w:rFonts w:cs="Times New Roman"/>
                <w:sz w:val="20"/>
                <w:szCs w:val="20"/>
              </w:rPr>
              <w:t xml:space="preserve"> duration</w:t>
            </w:r>
          </w:p>
        </w:tc>
        <w:tc>
          <w:tcPr>
            <w:tcW w:w="2610" w:type="dxa"/>
            <w:tcBorders>
              <w:top w:val="dotted" w:sz="4" w:space="0" w:color="auto"/>
              <w:bottom w:val="nil"/>
            </w:tcBorders>
          </w:tcPr>
          <w:p w14:paraId="5EB08BEC" w14:textId="77777777" w:rsidR="0093406D" w:rsidRPr="00C304CB" w:rsidRDefault="0093406D" w:rsidP="0093406D">
            <w:pPr>
              <w:contextualSpacing/>
              <w:jc w:val="center"/>
              <w:rPr>
                <w:rFonts w:cs="Times New Roman"/>
                <w:sz w:val="20"/>
                <w:szCs w:val="20"/>
              </w:rPr>
            </w:pPr>
          </w:p>
        </w:tc>
        <w:tc>
          <w:tcPr>
            <w:tcW w:w="3330" w:type="dxa"/>
            <w:tcBorders>
              <w:top w:val="dotted" w:sz="4" w:space="0" w:color="auto"/>
              <w:bottom w:val="nil"/>
            </w:tcBorders>
          </w:tcPr>
          <w:p w14:paraId="35F4B706" w14:textId="77777777" w:rsidR="0093406D" w:rsidRPr="00C304CB" w:rsidRDefault="0093406D" w:rsidP="0093406D">
            <w:pPr>
              <w:contextualSpacing/>
              <w:rPr>
                <w:rFonts w:cs="Times New Roman"/>
                <w:sz w:val="20"/>
                <w:szCs w:val="20"/>
              </w:rPr>
            </w:pPr>
          </w:p>
        </w:tc>
      </w:tr>
      <w:tr w:rsidR="0093406D" w:rsidRPr="00C304CB" w14:paraId="244C8089" w14:textId="77777777" w:rsidTr="00D20AD8">
        <w:tc>
          <w:tcPr>
            <w:tcW w:w="3708" w:type="dxa"/>
            <w:tcBorders>
              <w:top w:val="nil"/>
              <w:bottom w:val="nil"/>
            </w:tcBorders>
          </w:tcPr>
          <w:p w14:paraId="0A15E8A4" w14:textId="77777777" w:rsidR="0093406D" w:rsidRPr="00C304CB" w:rsidRDefault="0093406D" w:rsidP="0093406D">
            <w:pPr>
              <w:contextualSpacing/>
              <w:rPr>
                <w:rFonts w:cs="Times New Roman"/>
                <w:i/>
                <w:sz w:val="20"/>
                <w:szCs w:val="20"/>
              </w:rPr>
            </w:pPr>
            <w:r w:rsidRPr="00C304CB">
              <w:rPr>
                <w:rFonts w:cs="Times New Roman"/>
                <w:sz w:val="20"/>
                <w:szCs w:val="20"/>
              </w:rPr>
              <w:t xml:space="preserve">   </w:t>
            </w:r>
            <w:r w:rsidRPr="00C304CB">
              <w:rPr>
                <w:rFonts w:cs="Times New Roman"/>
                <w:i/>
                <w:sz w:val="20"/>
                <w:szCs w:val="20"/>
              </w:rPr>
              <w:t>Acute</w:t>
            </w:r>
          </w:p>
        </w:tc>
        <w:tc>
          <w:tcPr>
            <w:tcW w:w="2610" w:type="dxa"/>
            <w:tcBorders>
              <w:top w:val="nil"/>
              <w:bottom w:val="nil"/>
            </w:tcBorders>
          </w:tcPr>
          <w:p w14:paraId="058A85B1" w14:textId="77777777" w:rsidR="0093406D" w:rsidRPr="00C304CB" w:rsidRDefault="0093406D" w:rsidP="0093406D">
            <w:pPr>
              <w:contextualSpacing/>
              <w:jc w:val="center"/>
              <w:rPr>
                <w:rFonts w:cs="Times New Roman"/>
                <w:sz w:val="20"/>
                <w:szCs w:val="20"/>
              </w:rPr>
            </w:pPr>
            <w:r w:rsidRPr="00C304CB">
              <w:rPr>
                <w:rFonts w:cs="Times New Roman"/>
                <w:sz w:val="20"/>
                <w:szCs w:val="20"/>
              </w:rPr>
              <w:t>49 days</w:t>
            </w:r>
          </w:p>
        </w:tc>
        <w:tc>
          <w:tcPr>
            <w:tcW w:w="3330" w:type="dxa"/>
            <w:tcBorders>
              <w:top w:val="nil"/>
              <w:bottom w:val="nil"/>
            </w:tcBorders>
          </w:tcPr>
          <w:p w14:paraId="2E378DED" w14:textId="63983045" w:rsidR="0093406D" w:rsidRPr="00C304CB" w:rsidRDefault="00921752" w:rsidP="00AF0C05">
            <w:pPr>
              <w:contextualSpacing/>
              <w:rPr>
                <w:rFonts w:cs="Times New Roman"/>
                <w:noProof/>
                <w:sz w:val="20"/>
                <w:szCs w:val="20"/>
              </w:rPr>
            </w:pPr>
            <w:r>
              <w:rPr>
                <w:rFonts w:cs="Times New Roman"/>
                <w:noProof/>
                <w:sz w:val="20"/>
                <w:szCs w:val="20"/>
              </w:rPr>
              <w:t xml:space="preserve">Published </w:t>
            </w:r>
            <w:r w:rsidRPr="00921752">
              <w:rPr>
                <w:rFonts w:cs="Times New Roman"/>
                <w:noProof/>
                <w:sz w:val="20"/>
                <w:szCs w:val="20"/>
              </w:rPr>
              <w:t>evidence</w:t>
            </w:r>
            <w:r w:rsidR="0093406D" w:rsidRPr="00C304CB">
              <w:rPr>
                <w:rFonts w:cs="Times New Roman"/>
                <w:noProof/>
                <w:sz w:val="20"/>
                <w:szCs w:val="20"/>
              </w:rPr>
              <w:fldChar w:fldCharType="begin">
                <w:fldData xml:space="preserve">PEVuZE5vdGU+PENpdGU+PEF1dGhvcj5XYXdlcjwvQXV0aG9yPjxZZWFyPjIwMDU8L1llYXI+PFJl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DA5ODk3PC91cmw+PC9yZWxhdGVkLXVybHM+PC91cmxzPjxl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</w:fldData>
              </w:fldChar>
            </w:r>
            <w:r w:rsidR="00AF0C05">
              <w:rPr>
                <w:rFonts w:cs="Times New Roman"/>
                <w:noProof/>
                <w:sz w:val="20"/>
                <w:szCs w:val="20"/>
              </w:rPr>
              <w:instrText xml:space="preserve"> ADDIN EN.CITE </w:instrText>
            </w:r>
            <w:r w:rsidR="00AF0C05">
              <w:rPr>
                <w:rFonts w:cs="Times New Roman"/>
                <w:noProof/>
                <w:sz w:val="20"/>
                <w:szCs w:val="20"/>
              </w:rPr>
              <w:fldChar w:fldCharType="begin">
                <w:fldData xml:space="preserve">PEVuZE5vdGU+PENpdGU+PEF1dGhvcj5XYXdlcjwvQXV0aG9yPjxZZWFyPjIwMDU8L1llYXI+PFJl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DA5ODk3PC91cmw+PC9yZWxhdGVkLXVybHM+PC91cmxzPjxl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</w:fldData>
              </w:fldChar>
            </w:r>
            <w:r w:rsidR="00AF0C05">
              <w:rPr>
                <w:rFonts w:cs="Times New Roman"/>
                <w:noProof/>
                <w:sz w:val="20"/>
                <w:szCs w:val="20"/>
              </w:rPr>
              <w:instrText xml:space="preserve"> ADDIN EN.CITE.DATA </w:instrText>
            </w:r>
            <w:r w:rsidR="00AF0C05">
              <w:rPr>
                <w:rFonts w:cs="Times New Roman"/>
                <w:noProof/>
                <w:sz w:val="20"/>
                <w:szCs w:val="20"/>
              </w:rPr>
            </w:r>
            <w:r w:rsidR="00AF0C05">
              <w:rPr>
                <w:rFonts w:cs="Times New Roman"/>
                <w:noProof/>
                <w:sz w:val="20"/>
                <w:szCs w:val="20"/>
              </w:rPr>
              <w:fldChar w:fldCharType="end"/>
            </w:r>
            <w:r w:rsidR="0093406D" w:rsidRPr="00C304CB">
              <w:rPr>
                <w:rFonts w:cs="Times New Roman"/>
                <w:noProof/>
                <w:sz w:val="20"/>
                <w:szCs w:val="20"/>
              </w:rPr>
              <w:fldChar w:fldCharType="separate"/>
            </w:r>
            <w:r w:rsidR="00AF0C05">
              <w:rPr>
                <w:rFonts w:cs="Times New Roman"/>
                <w:noProof/>
                <w:sz w:val="20"/>
                <w:szCs w:val="20"/>
              </w:rPr>
              <w:t>[4 5 7]</w:t>
            </w:r>
            <w:r w:rsidR="0093406D" w:rsidRPr="00C304CB">
              <w:rPr>
                <w:rFonts w:cs="Times New Roman"/>
                <w:noProof/>
                <w:sz w:val="20"/>
                <w:szCs w:val="20"/>
              </w:rPr>
              <w:fldChar w:fldCharType="end"/>
            </w:r>
          </w:p>
        </w:tc>
      </w:tr>
      <w:tr w:rsidR="0093406D" w:rsidRPr="00C304CB" w14:paraId="2BBA8D4F" w14:textId="77777777" w:rsidTr="00D20AD8">
        <w:tc>
          <w:tcPr>
            <w:tcW w:w="3708" w:type="dxa"/>
            <w:tcBorders>
              <w:top w:val="nil"/>
              <w:bottom w:val="nil"/>
            </w:tcBorders>
          </w:tcPr>
          <w:p w14:paraId="25EBCD88" w14:textId="77777777" w:rsidR="0093406D" w:rsidRPr="00C304CB" w:rsidRDefault="0093406D" w:rsidP="0093406D">
            <w:pPr>
              <w:contextualSpacing/>
              <w:rPr>
                <w:rFonts w:cs="Times New Roman"/>
                <w:i/>
                <w:sz w:val="20"/>
                <w:szCs w:val="20"/>
              </w:rPr>
            </w:pPr>
            <w:r w:rsidRPr="00C304CB">
              <w:rPr>
                <w:rFonts w:cs="Times New Roman"/>
                <w:sz w:val="20"/>
                <w:szCs w:val="20"/>
              </w:rPr>
              <w:t xml:space="preserve">   </w:t>
            </w:r>
            <w:r w:rsidRPr="00C304CB">
              <w:rPr>
                <w:rFonts w:cs="Times New Roman"/>
                <w:i/>
                <w:sz w:val="20"/>
                <w:szCs w:val="20"/>
              </w:rPr>
              <w:t>Chronic</w:t>
            </w:r>
          </w:p>
        </w:tc>
        <w:tc>
          <w:tcPr>
            <w:tcW w:w="2610" w:type="dxa"/>
            <w:tcBorders>
              <w:top w:val="nil"/>
              <w:bottom w:val="nil"/>
            </w:tcBorders>
          </w:tcPr>
          <w:p w14:paraId="62389200" w14:textId="77777777" w:rsidR="0093406D" w:rsidRPr="00C304CB" w:rsidRDefault="0093406D" w:rsidP="0093406D">
            <w:pPr>
              <w:contextualSpacing/>
              <w:jc w:val="center"/>
              <w:rPr>
                <w:rFonts w:cs="Times New Roman"/>
                <w:sz w:val="20"/>
                <w:szCs w:val="20"/>
              </w:rPr>
            </w:pPr>
            <w:r w:rsidRPr="00C304CB">
              <w:rPr>
                <w:rFonts w:cs="Times New Roman"/>
                <w:sz w:val="20"/>
                <w:szCs w:val="20"/>
              </w:rPr>
              <w:t>9.0 years</w:t>
            </w:r>
          </w:p>
        </w:tc>
        <w:tc>
          <w:tcPr>
            <w:tcW w:w="3330" w:type="dxa"/>
            <w:tcBorders>
              <w:top w:val="nil"/>
              <w:bottom w:val="nil"/>
            </w:tcBorders>
          </w:tcPr>
          <w:p w14:paraId="2F4601A9" w14:textId="4C6C7CA0" w:rsidR="0093406D" w:rsidRPr="00C304CB" w:rsidRDefault="0093406D" w:rsidP="00AF0C05">
            <w:pPr>
              <w:contextualSpacing/>
              <w:rPr>
                <w:rFonts w:cs="Times New Roman"/>
                <w:noProof/>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noProof/>
                <w:sz w:val="20"/>
                <w:szCs w:val="20"/>
              </w:rPr>
              <w:fldChar w:fldCharType="begin">
                <w:fldData xml:space="preserve">PEVuZE5vdGU+PENpdGU+PEF1dGhvcj5Nb3JnYW48L0F1dGhvcj48WWVhcj4yMDAxPC9ZZWFyPjxS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</w:fldData>
              </w:fldChar>
            </w:r>
            <w:r w:rsidR="00AF0C05">
              <w:rPr>
                <w:rFonts w:cs="Times New Roman"/>
                <w:noProof/>
                <w:sz w:val="20"/>
                <w:szCs w:val="20"/>
              </w:rPr>
              <w:instrText xml:space="preserve"> ADDIN EN.CITE </w:instrText>
            </w:r>
            <w:r w:rsidR="00AF0C05">
              <w:rPr>
                <w:rFonts w:cs="Times New Roman"/>
                <w:noProof/>
                <w:sz w:val="20"/>
                <w:szCs w:val="20"/>
              </w:rPr>
              <w:fldChar w:fldCharType="begin">
                <w:fldData xml:space="preserve">PEVuZE5vdGU+PENpdGU+PEF1dGhvcj5Nb3JnYW48L0F1dGhvcj48WWVhcj4yMDAxPC9ZZWFyPjxS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</w:fldData>
              </w:fldChar>
            </w:r>
            <w:r w:rsidR="00AF0C05">
              <w:rPr>
                <w:rFonts w:cs="Times New Roman"/>
                <w:noProof/>
                <w:sz w:val="20"/>
                <w:szCs w:val="20"/>
              </w:rPr>
              <w:instrText xml:space="preserve"> ADDIN EN.CITE.DATA </w:instrText>
            </w:r>
            <w:r w:rsidR="00AF0C05">
              <w:rPr>
                <w:rFonts w:cs="Times New Roman"/>
                <w:noProof/>
                <w:sz w:val="20"/>
                <w:szCs w:val="20"/>
              </w:rPr>
            </w:r>
            <w:r w:rsidR="00AF0C05">
              <w:rPr>
                <w:rFonts w:cs="Times New Roman"/>
                <w:noProof/>
                <w:sz w:val="20"/>
                <w:szCs w:val="20"/>
              </w:rPr>
              <w:fldChar w:fldCharType="end"/>
            </w:r>
            <w:r w:rsidRPr="00C304CB">
              <w:rPr>
                <w:rFonts w:cs="Times New Roman"/>
                <w:noProof/>
                <w:sz w:val="20"/>
                <w:szCs w:val="20"/>
              </w:rPr>
              <w:fldChar w:fldCharType="separate"/>
            </w:r>
            <w:r w:rsidR="00AF0C05">
              <w:rPr>
                <w:rFonts w:cs="Times New Roman"/>
                <w:noProof/>
                <w:sz w:val="20"/>
                <w:szCs w:val="20"/>
              </w:rPr>
              <w:t>[7-9]</w:t>
            </w:r>
            <w:r w:rsidRPr="00C304CB">
              <w:rPr>
                <w:rFonts w:cs="Times New Roman"/>
                <w:noProof/>
                <w:sz w:val="20"/>
                <w:szCs w:val="20"/>
              </w:rPr>
              <w:fldChar w:fldCharType="end"/>
            </w:r>
          </w:p>
        </w:tc>
      </w:tr>
      <w:tr w:rsidR="0093406D" w:rsidRPr="00C304CB" w14:paraId="767FCBCF" w14:textId="77777777" w:rsidTr="00D20AD8">
        <w:tc>
          <w:tcPr>
            <w:tcW w:w="3708" w:type="dxa"/>
            <w:tcBorders>
              <w:top w:val="nil"/>
              <w:bottom w:val="dotted" w:sz="4" w:space="0" w:color="auto"/>
            </w:tcBorders>
          </w:tcPr>
          <w:p w14:paraId="2ECBCC2B" w14:textId="77777777" w:rsidR="0093406D" w:rsidRPr="00C304CB" w:rsidRDefault="0093406D" w:rsidP="0093406D">
            <w:pPr>
              <w:contextualSpacing/>
              <w:rPr>
                <w:rFonts w:cs="Times New Roman"/>
                <w:i/>
                <w:sz w:val="20"/>
                <w:szCs w:val="20"/>
              </w:rPr>
            </w:pPr>
            <w:r w:rsidRPr="00C304CB">
              <w:rPr>
                <w:rFonts w:cs="Times New Roman"/>
                <w:i/>
                <w:sz w:val="20"/>
                <w:szCs w:val="20"/>
              </w:rPr>
              <w:t xml:space="preserve">   Advanced</w:t>
            </w:r>
          </w:p>
        </w:tc>
        <w:tc>
          <w:tcPr>
            <w:tcW w:w="2610" w:type="dxa"/>
            <w:tcBorders>
              <w:top w:val="nil"/>
              <w:bottom w:val="dotted" w:sz="4" w:space="0" w:color="auto"/>
            </w:tcBorders>
          </w:tcPr>
          <w:p w14:paraId="5B645780" w14:textId="77777777" w:rsidR="0093406D" w:rsidRPr="00C304CB" w:rsidRDefault="0093406D" w:rsidP="0093406D">
            <w:pPr>
              <w:contextualSpacing/>
              <w:jc w:val="center"/>
              <w:rPr>
                <w:rFonts w:cs="Times New Roman"/>
                <w:sz w:val="20"/>
                <w:szCs w:val="20"/>
              </w:rPr>
            </w:pPr>
            <w:r w:rsidRPr="00C304CB">
              <w:rPr>
                <w:rFonts w:cs="Times New Roman"/>
                <w:sz w:val="20"/>
                <w:szCs w:val="20"/>
              </w:rPr>
              <w:t>2.0 years</w:t>
            </w:r>
          </w:p>
        </w:tc>
        <w:tc>
          <w:tcPr>
            <w:tcW w:w="3330" w:type="dxa"/>
            <w:tcBorders>
              <w:top w:val="nil"/>
              <w:bottom w:val="dotted" w:sz="4" w:space="0" w:color="auto"/>
            </w:tcBorders>
          </w:tcPr>
          <w:p w14:paraId="337DA716" w14:textId="68CFB797" w:rsidR="0093406D" w:rsidRPr="00C304CB" w:rsidRDefault="0093406D" w:rsidP="00AF0C05">
            <w:pPr>
              <w:contextualSpacing/>
              <w:rPr>
                <w:rFonts w:cs="Times New Roman"/>
                <w:noProof/>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noProof/>
                <w:sz w:val="20"/>
                <w:szCs w:val="20"/>
              </w:rPr>
              <w:fldChar w:fldCharType="begin">
                <w:fldData xml:space="preserve">PEVuZE5vdGU+PENpdGU+PEF1dGhvcj5XYXdlcjwvQXV0aG9yPjxZZWFyPjIwMDU8L1llYXI+PFJl
Y051bT45NTwvUmVjTnVtPjxEaXNwbGF5VGV4dD5bNCA3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kFidS1SYWRkYWQ8L0F1dGhvcj48WWVhcj4yMDA4PC9ZZWFyPjxSZWNOdW0+MjYzPC9SZWNOdW0+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</w:fldData>
              </w:fldChar>
            </w:r>
            <w:r w:rsidR="00AF0C05">
              <w:rPr>
                <w:rFonts w:cs="Times New Roman"/>
                <w:noProof/>
                <w:sz w:val="20"/>
                <w:szCs w:val="20"/>
              </w:rPr>
              <w:instrText xml:space="preserve"> ADDIN EN.CITE </w:instrText>
            </w:r>
            <w:r w:rsidR="00AF0C05">
              <w:rPr>
                <w:rFonts w:cs="Times New Roman"/>
                <w:noProof/>
                <w:sz w:val="20"/>
                <w:szCs w:val="20"/>
              </w:rPr>
              <w:fldChar w:fldCharType="begin">
                <w:fldData xml:space="preserve">PEVuZE5vdGU+PENpdGU+PEF1dGhvcj5XYXdlcjwvQXV0aG9yPjxZZWFyPjIwMDU8L1llYXI+PFJl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TgwOTg5NzwvdXJsPjwvcmVsYXRlZC11cmxzPjwvdXJscz48ZWxl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</w:fldData>
              </w:fldChar>
            </w:r>
            <w:r w:rsidR="00AF0C05">
              <w:rPr>
                <w:rFonts w:cs="Times New Roman"/>
                <w:noProof/>
                <w:sz w:val="20"/>
                <w:szCs w:val="20"/>
              </w:rPr>
              <w:instrText xml:space="preserve"> ADDIN EN.CITE.DATA </w:instrText>
            </w:r>
            <w:r w:rsidR="00AF0C05">
              <w:rPr>
                <w:rFonts w:cs="Times New Roman"/>
                <w:noProof/>
                <w:sz w:val="20"/>
                <w:szCs w:val="20"/>
              </w:rPr>
            </w:r>
            <w:r w:rsidR="00AF0C05">
              <w:rPr>
                <w:rFonts w:cs="Times New Roman"/>
                <w:noProof/>
                <w:sz w:val="20"/>
                <w:szCs w:val="20"/>
              </w:rPr>
              <w:fldChar w:fldCharType="end"/>
            </w:r>
            <w:r w:rsidRPr="00C304CB">
              <w:rPr>
                <w:rFonts w:cs="Times New Roman"/>
                <w:noProof/>
                <w:sz w:val="20"/>
                <w:szCs w:val="20"/>
              </w:rPr>
              <w:fldChar w:fldCharType="separate"/>
            </w:r>
            <w:r w:rsidR="00AF0C05">
              <w:rPr>
                <w:rFonts w:cs="Times New Roman"/>
                <w:noProof/>
                <w:sz w:val="20"/>
                <w:szCs w:val="20"/>
              </w:rPr>
              <w:t>[4 7]</w:t>
            </w:r>
            <w:r w:rsidRPr="00C304CB">
              <w:rPr>
                <w:rFonts w:cs="Times New Roman"/>
                <w:noProof/>
                <w:sz w:val="20"/>
                <w:szCs w:val="20"/>
              </w:rPr>
              <w:fldChar w:fldCharType="end"/>
            </w:r>
          </w:p>
        </w:tc>
      </w:tr>
      <w:tr w:rsidR="0093406D" w:rsidRPr="00C304CB" w14:paraId="51D95A67" w14:textId="77777777" w:rsidTr="00D20AD8">
        <w:tc>
          <w:tcPr>
            <w:tcW w:w="3708" w:type="dxa"/>
            <w:tcBorders>
              <w:top w:val="dotted" w:sz="4" w:space="0" w:color="auto"/>
              <w:bottom w:val="nil"/>
            </w:tcBorders>
          </w:tcPr>
          <w:p w14:paraId="6E502B65" w14:textId="7292C82F" w:rsidR="0093406D" w:rsidRPr="00C304CB" w:rsidRDefault="0093406D" w:rsidP="0093406D">
            <w:pPr>
              <w:contextualSpacing/>
              <w:rPr>
                <w:rFonts w:cs="Times New Roman"/>
                <w:sz w:val="20"/>
                <w:szCs w:val="20"/>
              </w:rPr>
            </w:pPr>
            <w:r w:rsidRPr="00C304CB">
              <w:rPr>
                <w:rFonts w:cs="Times New Roman"/>
                <w:sz w:val="20"/>
                <w:szCs w:val="20"/>
              </w:rPr>
              <w:t xml:space="preserve">Frequency of coital acts per HSV-2 stage </w:t>
            </w:r>
          </w:p>
        </w:tc>
        <w:tc>
          <w:tcPr>
            <w:tcW w:w="2610" w:type="dxa"/>
            <w:tcBorders>
              <w:top w:val="dotted" w:sz="4" w:space="0" w:color="auto"/>
              <w:bottom w:val="nil"/>
            </w:tcBorders>
          </w:tcPr>
          <w:p w14:paraId="149DC605" w14:textId="77777777" w:rsidR="0093406D" w:rsidRPr="00C304CB" w:rsidRDefault="0093406D" w:rsidP="0093406D">
            <w:pPr>
              <w:contextualSpacing/>
              <w:jc w:val="center"/>
              <w:rPr>
                <w:rFonts w:cs="Times New Roman"/>
                <w:sz w:val="20"/>
                <w:szCs w:val="20"/>
              </w:rPr>
            </w:pPr>
          </w:p>
        </w:tc>
        <w:tc>
          <w:tcPr>
            <w:tcW w:w="3330" w:type="dxa"/>
            <w:tcBorders>
              <w:top w:val="dotted" w:sz="4" w:space="0" w:color="auto"/>
              <w:bottom w:val="nil"/>
            </w:tcBorders>
          </w:tcPr>
          <w:p w14:paraId="03C258E7" w14:textId="77777777" w:rsidR="0093406D" w:rsidRPr="00C304CB" w:rsidRDefault="0093406D" w:rsidP="0093406D">
            <w:pPr>
              <w:contextualSpacing/>
              <w:rPr>
                <w:rFonts w:cs="Times New Roman"/>
                <w:sz w:val="20"/>
                <w:szCs w:val="20"/>
              </w:rPr>
            </w:pPr>
          </w:p>
        </w:tc>
      </w:tr>
      <w:tr w:rsidR="0093406D" w:rsidRPr="00C304CB" w14:paraId="7031986E" w14:textId="77777777" w:rsidTr="00A87613">
        <w:tc>
          <w:tcPr>
            <w:tcW w:w="3708" w:type="dxa"/>
            <w:tcBorders>
              <w:top w:val="nil"/>
              <w:bottom w:val="dotted" w:sz="4" w:space="0" w:color="auto"/>
            </w:tcBorders>
          </w:tcPr>
          <w:p w14:paraId="4BBC2E2D" w14:textId="0416ACB0" w:rsidR="0093406D" w:rsidRPr="00C304CB" w:rsidRDefault="0093406D" w:rsidP="0093406D">
            <w:pPr>
              <w:contextualSpacing/>
              <w:rPr>
                <w:rFonts w:cs="Times New Roman"/>
                <w:sz w:val="20"/>
                <w:szCs w:val="20"/>
              </w:rPr>
            </w:pPr>
            <w:r w:rsidRPr="00C304CB">
              <w:rPr>
                <w:rFonts w:cs="Times New Roman"/>
                <w:sz w:val="20"/>
                <w:szCs w:val="20"/>
              </w:rPr>
              <w:t xml:space="preserve">   </w:t>
            </w:r>
            <w:r w:rsidRPr="00C304CB">
              <w:rPr>
                <w:rFonts w:cs="Times New Roman"/>
                <w:i/>
                <w:sz w:val="20"/>
                <w:szCs w:val="20"/>
              </w:rPr>
              <w:t>All stages</w:t>
            </w:r>
          </w:p>
        </w:tc>
        <w:tc>
          <w:tcPr>
            <w:tcW w:w="2610" w:type="dxa"/>
            <w:tcBorders>
              <w:top w:val="nil"/>
              <w:bottom w:val="dotted" w:sz="4" w:space="0" w:color="auto"/>
            </w:tcBorders>
          </w:tcPr>
          <w:p w14:paraId="0D4448CC" w14:textId="74EB87EB" w:rsidR="0093406D" w:rsidRPr="00C304CB" w:rsidRDefault="0093406D" w:rsidP="0093406D">
            <w:pPr>
              <w:contextualSpacing/>
              <w:jc w:val="center"/>
              <w:rPr>
                <w:rFonts w:cs="Times New Roman"/>
                <w:sz w:val="20"/>
                <w:szCs w:val="20"/>
              </w:rPr>
            </w:pPr>
            <w:r w:rsidRPr="00C304CB">
              <w:rPr>
                <w:rFonts w:cs="Times New Roman"/>
                <w:sz w:val="20"/>
                <w:szCs w:val="20"/>
              </w:rPr>
              <w:t>11.0 per month</w:t>
            </w:r>
          </w:p>
        </w:tc>
        <w:tc>
          <w:tcPr>
            <w:tcW w:w="3330" w:type="dxa"/>
            <w:tcBorders>
              <w:top w:val="nil"/>
              <w:bottom w:val="dotted" w:sz="4" w:space="0" w:color="auto"/>
            </w:tcBorders>
          </w:tcPr>
          <w:p w14:paraId="0FA9626D" w14:textId="2C974A90"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4]</w:t>
            </w:r>
            <w:r w:rsidRPr="00C304CB">
              <w:rPr>
                <w:rFonts w:cs="Times New Roman"/>
                <w:sz w:val="20"/>
                <w:szCs w:val="20"/>
              </w:rPr>
              <w:fldChar w:fldCharType="end"/>
            </w:r>
          </w:p>
        </w:tc>
      </w:tr>
      <w:tr w:rsidR="0093406D" w:rsidRPr="00C304CB" w14:paraId="7B018BC2" w14:textId="77777777" w:rsidTr="00D20AD8">
        <w:tc>
          <w:tcPr>
            <w:tcW w:w="3708" w:type="dxa"/>
            <w:tcBorders>
              <w:top w:val="dotted" w:sz="4" w:space="0" w:color="auto"/>
              <w:bottom w:val="nil"/>
            </w:tcBorders>
          </w:tcPr>
          <w:p w14:paraId="1FBAB5B8" w14:textId="77777777" w:rsidR="0093406D" w:rsidRPr="00C304CB" w:rsidRDefault="0093406D" w:rsidP="0093406D">
            <w:pPr>
              <w:contextualSpacing/>
              <w:rPr>
                <w:rFonts w:cs="Times New Roman"/>
                <w:sz w:val="20"/>
                <w:szCs w:val="20"/>
              </w:rPr>
            </w:pPr>
            <w:r w:rsidRPr="00C304CB">
              <w:rPr>
                <w:rFonts w:cs="Times New Roman"/>
                <w:sz w:val="20"/>
                <w:szCs w:val="20"/>
              </w:rPr>
              <w:t>Frequency of coital acts per HIV stage</w:t>
            </w:r>
          </w:p>
        </w:tc>
        <w:tc>
          <w:tcPr>
            <w:tcW w:w="2610" w:type="dxa"/>
            <w:tcBorders>
              <w:top w:val="dotted" w:sz="4" w:space="0" w:color="auto"/>
              <w:bottom w:val="nil"/>
            </w:tcBorders>
          </w:tcPr>
          <w:p w14:paraId="58DA0E83" w14:textId="77777777" w:rsidR="0093406D" w:rsidRPr="00C304CB" w:rsidRDefault="0093406D" w:rsidP="0093406D">
            <w:pPr>
              <w:contextualSpacing/>
              <w:jc w:val="center"/>
              <w:rPr>
                <w:rFonts w:cs="Times New Roman"/>
                <w:sz w:val="20"/>
                <w:szCs w:val="20"/>
              </w:rPr>
            </w:pPr>
          </w:p>
        </w:tc>
        <w:tc>
          <w:tcPr>
            <w:tcW w:w="3330" w:type="dxa"/>
            <w:tcBorders>
              <w:top w:val="dotted" w:sz="4" w:space="0" w:color="auto"/>
              <w:bottom w:val="nil"/>
            </w:tcBorders>
          </w:tcPr>
          <w:p w14:paraId="406B9A0C" w14:textId="77777777" w:rsidR="0093406D" w:rsidRPr="00C304CB" w:rsidRDefault="0093406D" w:rsidP="0093406D">
            <w:pPr>
              <w:contextualSpacing/>
              <w:rPr>
                <w:rFonts w:cs="Times New Roman"/>
                <w:sz w:val="20"/>
                <w:szCs w:val="20"/>
              </w:rPr>
            </w:pPr>
          </w:p>
        </w:tc>
      </w:tr>
      <w:tr w:rsidR="0093406D" w:rsidRPr="00C304CB" w14:paraId="4C726E15" w14:textId="77777777" w:rsidTr="00D20AD8">
        <w:tc>
          <w:tcPr>
            <w:tcW w:w="3708" w:type="dxa"/>
            <w:tcBorders>
              <w:top w:val="nil"/>
              <w:bottom w:val="nil"/>
            </w:tcBorders>
          </w:tcPr>
          <w:p w14:paraId="055B83AC" w14:textId="77777777" w:rsidR="0093406D" w:rsidRPr="00C304CB" w:rsidRDefault="0093406D" w:rsidP="0093406D">
            <w:pPr>
              <w:contextualSpacing/>
              <w:rPr>
                <w:rFonts w:cs="Times New Roman"/>
                <w:i/>
                <w:sz w:val="20"/>
                <w:szCs w:val="20"/>
              </w:rPr>
            </w:pPr>
            <w:r w:rsidRPr="00C304CB">
              <w:rPr>
                <w:rFonts w:cs="Times New Roman"/>
                <w:sz w:val="20"/>
                <w:szCs w:val="20"/>
              </w:rPr>
              <w:t xml:space="preserve">   </w:t>
            </w:r>
            <w:r>
              <w:rPr>
                <w:rFonts w:cs="Times New Roman"/>
                <w:i/>
                <w:sz w:val="20"/>
                <w:szCs w:val="20"/>
              </w:rPr>
              <w:t>Acute</w:t>
            </w:r>
          </w:p>
        </w:tc>
        <w:tc>
          <w:tcPr>
            <w:tcW w:w="2610" w:type="dxa"/>
            <w:tcBorders>
              <w:top w:val="nil"/>
              <w:bottom w:val="nil"/>
            </w:tcBorders>
          </w:tcPr>
          <w:p w14:paraId="22D70A12" w14:textId="77777777" w:rsidR="0093406D" w:rsidRPr="00C304CB" w:rsidRDefault="0093406D" w:rsidP="0093406D">
            <w:pPr>
              <w:spacing w:before="100" w:beforeAutospacing="1"/>
              <w:contextualSpacing/>
              <w:jc w:val="center"/>
              <w:rPr>
                <w:rFonts w:ascii="Times" w:hAnsi="Times" w:cs="Times New Roman"/>
                <w:sz w:val="20"/>
                <w:szCs w:val="20"/>
              </w:rPr>
            </w:pPr>
            <w:r w:rsidRPr="00C304CB">
              <w:rPr>
                <w:rFonts w:cs="Times New Roman"/>
                <w:sz w:val="20"/>
                <w:szCs w:val="20"/>
              </w:rPr>
              <w:t>10.6 per month</w:t>
            </w:r>
          </w:p>
        </w:tc>
        <w:tc>
          <w:tcPr>
            <w:tcW w:w="3330" w:type="dxa"/>
            <w:tcBorders>
              <w:top w:val="nil"/>
              <w:bottom w:val="nil"/>
            </w:tcBorders>
          </w:tcPr>
          <w:p w14:paraId="2EAA0AF0" w14:textId="6C15A6A8"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4]</w:t>
            </w:r>
            <w:r w:rsidRPr="00C304CB">
              <w:rPr>
                <w:rFonts w:cs="Times New Roman"/>
                <w:sz w:val="20"/>
                <w:szCs w:val="20"/>
              </w:rPr>
              <w:fldChar w:fldCharType="end"/>
            </w:r>
          </w:p>
        </w:tc>
      </w:tr>
      <w:tr w:rsidR="0093406D" w:rsidRPr="00C304CB" w14:paraId="6CF4820E" w14:textId="77777777" w:rsidTr="00D20AD8">
        <w:tc>
          <w:tcPr>
            <w:tcW w:w="3708" w:type="dxa"/>
            <w:tcBorders>
              <w:top w:val="nil"/>
              <w:bottom w:val="nil"/>
            </w:tcBorders>
          </w:tcPr>
          <w:p w14:paraId="5CF5EDC0" w14:textId="77777777" w:rsidR="0093406D" w:rsidRPr="00C304CB" w:rsidRDefault="0093406D" w:rsidP="0093406D">
            <w:pPr>
              <w:contextualSpacing/>
              <w:rPr>
                <w:rFonts w:cs="Times New Roman"/>
                <w:i/>
                <w:sz w:val="20"/>
                <w:szCs w:val="20"/>
              </w:rPr>
            </w:pPr>
            <w:r w:rsidRPr="00C304CB">
              <w:rPr>
                <w:rFonts w:cs="Times New Roman"/>
                <w:sz w:val="20"/>
                <w:szCs w:val="20"/>
              </w:rPr>
              <w:t xml:space="preserve">   </w:t>
            </w:r>
            <w:r w:rsidRPr="00C304CB">
              <w:rPr>
                <w:rFonts w:cs="Times New Roman"/>
                <w:i/>
                <w:sz w:val="20"/>
                <w:szCs w:val="20"/>
              </w:rPr>
              <w:t>Latent</w:t>
            </w:r>
          </w:p>
        </w:tc>
        <w:tc>
          <w:tcPr>
            <w:tcW w:w="2610" w:type="dxa"/>
            <w:tcBorders>
              <w:top w:val="nil"/>
              <w:bottom w:val="nil"/>
            </w:tcBorders>
          </w:tcPr>
          <w:p w14:paraId="61AEBB96" w14:textId="77777777" w:rsidR="0093406D" w:rsidRPr="00C304CB" w:rsidRDefault="0093406D" w:rsidP="0093406D">
            <w:pPr>
              <w:spacing w:before="100" w:beforeAutospacing="1"/>
              <w:contextualSpacing/>
              <w:jc w:val="center"/>
              <w:rPr>
                <w:rFonts w:ascii="Times" w:hAnsi="Times" w:cs="Times New Roman"/>
                <w:sz w:val="20"/>
                <w:szCs w:val="20"/>
              </w:rPr>
            </w:pPr>
            <w:r w:rsidRPr="00C304CB">
              <w:rPr>
                <w:rFonts w:cs="Times New Roman"/>
                <w:sz w:val="20"/>
                <w:szCs w:val="20"/>
              </w:rPr>
              <w:t>11.0 per month</w:t>
            </w:r>
          </w:p>
        </w:tc>
        <w:tc>
          <w:tcPr>
            <w:tcW w:w="3330" w:type="dxa"/>
            <w:tcBorders>
              <w:top w:val="nil"/>
              <w:bottom w:val="nil"/>
            </w:tcBorders>
          </w:tcPr>
          <w:p w14:paraId="075F455C" w14:textId="6EFECF1B"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4]</w:t>
            </w:r>
            <w:r w:rsidRPr="00C304CB">
              <w:rPr>
                <w:rFonts w:cs="Times New Roman"/>
                <w:sz w:val="20"/>
                <w:szCs w:val="20"/>
              </w:rPr>
              <w:fldChar w:fldCharType="end"/>
            </w:r>
          </w:p>
        </w:tc>
      </w:tr>
      <w:tr w:rsidR="0093406D" w:rsidRPr="00C304CB" w14:paraId="2191A50B" w14:textId="77777777" w:rsidTr="00D20AD8">
        <w:tc>
          <w:tcPr>
            <w:tcW w:w="3708" w:type="dxa"/>
            <w:tcBorders>
              <w:top w:val="nil"/>
              <w:bottom w:val="dotted" w:sz="4" w:space="0" w:color="auto"/>
            </w:tcBorders>
          </w:tcPr>
          <w:p w14:paraId="7B2E56A8" w14:textId="77777777" w:rsidR="0093406D" w:rsidRPr="00C304CB" w:rsidRDefault="0093406D" w:rsidP="0093406D">
            <w:pPr>
              <w:contextualSpacing/>
              <w:rPr>
                <w:rFonts w:cs="Times New Roman"/>
                <w:i/>
                <w:sz w:val="20"/>
                <w:szCs w:val="20"/>
              </w:rPr>
            </w:pPr>
            <w:r w:rsidRPr="00C304CB">
              <w:rPr>
                <w:rFonts w:cs="Times New Roman"/>
                <w:sz w:val="20"/>
                <w:szCs w:val="20"/>
              </w:rPr>
              <w:t xml:space="preserve">   </w:t>
            </w:r>
            <w:r w:rsidRPr="00C304CB">
              <w:rPr>
                <w:rFonts w:cs="Times New Roman"/>
                <w:i/>
                <w:sz w:val="20"/>
                <w:szCs w:val="20"/>
              </w:rPr>
              <w:t>Late</w:t>
            </w:r>
          </w:p>
        </w:tc>
        <w:tc>
          <w:tcPr>
            <w:tcW w:w="2610" w:type="dxa"/>
            <w:tcBorders>
              <w:top w:val="nil"/>
              <w:bottom w:val="dotted" w:sz="4" w:space="0" w:color="auto"/>
            </w:tcBorders>
          </w:tcPr>
          <w:p w14:paraId="3BBF69BC" w14:textId="77777777" w:rsidR="0093406D" w:rsidRPr="00C304CB" w:rsidRDefault="0093406D" w:rsidP="0093406D">
            <w:pPr>
              <w:spacing w:before="100" w:beforeAutospacing="1"/>
              <w:contextualSpacing/>
              <w:jc w:val="center"/>
              <w:rPr>
                <w:rFonts w:ascii="Times" w:hAnsi="Times" w:cs="Times New Roman"/>
                <w:sz w:val="20"/>
                <w:szCs w:val="20"/>
              </w:rPr>
            </w:pPr>
            <w:r w:rsidRPr="00C304CB">
              <w:rPr>
                <w:rFonts w:cs="Times New Roman"/>
                <w:sz w:val="20"/>
                <w:szCs w:val="20"/>
              </w:rPr>
              <w:t>10.6 per month</w:t>
            </w:r>
          </w:p>
        </w:tc>
        <w:tc>
          <w:tcPr>
            <w:tcW w:w="3330" w:type="dxa"/>
            <w:tcBorders>
              <w:top w:val="nil"/>
              <w:bottom w:val="dotted" w:sz="4" w:space="0" w:color="auto"/>
            </w:tcBorders>
          </w:tcPr>
          <w:p w14:paraId="39483122" w14:textId="38765DCC" w:rsidR="0093406D" w:rsidRPr="00C304CB" w:rsidRDefault="0093406D" w:rsidP="00AF0C05">
            <w:pPr>
              <w:contextualSpacing/>
              <w:rPr>
                <w:rFonts w:cs="Times New Roman"/>
                <w:sz w:val="20"/>
                <w:szCs w:val="20"/>
              </w:rPr>
            </w:pPr>
            <w:r>
              <w:rPr>
                <w:rFonts w:cs="Times New Roman"/>
                <w:noProof/>
                <w:sz w:val="20"/>
                <w:szCs w:val="20"/>
              </w:rPr>
              <w:t xml:space="preserve">Published </w:t>
            </w:r>
            <w:r w:rsidR="00921752" w:rsidRPr="00921752">
              <w:rPr>
                <w:rFonts w:cs="Times New Roman"/>
                <w:noProof/>
                <w:sz w:val="20"/>
                <w:szCs w:val="20"/>
              </w:rPr>
              <w:t>evidence</w:t>
            </w:r>
            <w:r w:rsidRPr="00C304CB">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XYXdlcjwvQXV0aG9yPjxZZWFyPjIwMDU8L1llYXI+PFJl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MDk4OTc8L3VybD48L3JlbGF0ZWQtdXJscz48L3VybHM+PGVsZWN0
cm9uaWMtcmVzb3VyY2UtbnVtPjEwLjEwODYvNDI5NDExPC9lbGVjdHJvbmljLXJlc291cmNlLW51
bT48bGFuZ3VhZ2U+ZW5nPC9sYW5ndWFnZT48L3JlY29yZD48L0NpdGU+PC9FbmROb3RlPgB=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Pr="00C304CB">
              <w:rPr>
                <w:rFonts w:cs="Times New Roman"/>
                <w:sz w:val="20"/>
                <w:szCs w:val="20"/>
              </w:rPr>
              <w:fldChar w:fldCharType="separate"/>
            </w:r>
            <w:r w:rsidR="00AF0C05">
              <w:rPr>
                <w:rFonts w:cs="Times New Roman"/>
                <w:noProof/>
                <w:sz w:val="20"/>
                <w:szCs w:val="20"/>
              </w:rPr>
              <w:t>[4]</w:t>
            </w:r>
            <w:r w:rsidRPr="00C304CB">
              <w:rPr>
                <w:rFonts w:cs="Times New Roman"/>
                <w:sz w:val="20"/>
                <w:szCs w:val="20"/>
              </w:rPr>
              <w:fldChar w:fldCharType="end"/>
            </w:r>
          </w:p>
        </w:tc>
      </w:tr>
      <w:tr w:rsidR="0093406D" w:rsidRPr="00C304CB" w14:paraId="399880EC" w14:textId="77777777" w:rsidTr="00A87613">
        <w:tc>
          <w:tcPr>
            <w:tcW w:w="3708" w:type="dxa"/>
            <w:tcBorders>
              <w:top w:val="dotted" w:sz="4" w:space="0" w:color="auto"/>
              <w:bottom w:val="dotted" w:sz="4" w:space="0" w:color="auto"/>
            </w:tcBorders>
          </w:tcPr>
          <w:p w14:paraId="6B75599B" w14:textId="1B3BB67D" w:rsidR="0093406D" w:rsidRPr="00C304CB" w:rsidRDefault="00921752" w:rsidP="00921752">
            <w:pPr>
              <w:contextualSpacing/>
              <w:rPr>
                <w:rFonts w:cs="Times New Roman"/>
                <w:sz w:val="20"/>
                <w:szCs w:val="20"/>
              </w:rPr>
            </w:pPr>
            <w:r>
              <w:rPr>
                <w:rFonts w:cs="Times New Roman"/>
                <w:sz w:val="20"/>
                <w:szCs w:val="20"/>
              </w:rPr>
              <w:t>M</w:t>
            </w:r>
            <w:r w:rsidRPr="00921752">
              <w:rPr>
                <w:rFonts w:cs="Times New Roman"/>
                <w:sz w:val="20"/>
                <w:szCs w:val="20"/>
              </w:rPr>
              <w:t xml:space="preserve">arital partnership </w:t>
            </w:r>
            <w:r>
              <w:rPr>
                <w:rFonts w:cs="Times New Roman"/>
                <w:sz w:val="20"/>
                <w:szCs w:val="20"/>
              </w:rPr>
              <w:t>m</w:t>
            </w:r>
            <w:r w:rsidR="0093406D" w:rsidRPr="00456E98">
              <w:rPr>
                <w:rFonts w:cs="Times New Roman"/>
                <w:sz w:val="20"/>
                <w:szCs w:val="20"/>
              </w:rPr>
              <w:t xml:space="preserve">ean duration </w:t>
            </w:r>
          </w:p>
        </w:tc>
        <w:tc>
          <w:tcPr>
            <w:tcW w:w="2610" w:type="dxa"/>
            <w:tcBorders>
              <w:top w:val="dotted" w:sz="4" w:space="0" w:color="auto"/>
              <w:bottom w:val="dotted" w:sz="4" w:space="0" w:color="auto"/>
            </w:tcBorders>
          </w:tcPr>
          <w:p w14:paraId="0FFB7B82" w14:textId="6BC565FB" w:rsidR="0093406D" w:rsidRPr="00C304CB" w:rsidRDefault="0093406D" w:rsidP="0093406D">
            <w:pPr>
              <w:contextualSpacing/>
              <w:jc w:val="center"/>
              <w:rPr>
                <w:rFonts w:cs="Times New Roman"/>
                <w:sz w:val="20"/>
                <w:szCs w:val="20"/>
              </w:rPr>
            </w:pPr>
            <w:r w:rsidRPr="00456E98">
              <w:rPr>
                <w:rFonts w:cs="Times New Roman"/>
                <w:sz w:val="20"/>
                <w:szCs w:val="20"/>
              </w:rPr>
              <w:t>20 years</w:t>
            </w:r>
          </w:p>
        </w:tc>
        <w:tc>
          <w:tcPr>
            <w:tcW w:w="3330" w:type="dxa"/>
            <w:tcBorders>
              <w:top w:val="dotted" w:sz="4" w:space="0" w:color="auto"/>
              <w:bottom w:val="dotted" w:sz="4" w:space="0" w:color="auto"/>
            </w:tcBorders>
          </w:tcPr>
          <w:p w14:paraId="3DBDE8CB" w14:textId="0737DEB9" w:rsidR="0093406D" w:rsidRPr="00C304CB" w:rsidRDefault="0093406D" w:rsidP="005609BD">
            <w:pPr>
              <w:contextualSpacing/>
              <w:rPr>
                <w:rFonts w:cs="Times New Roman"/>
                <w:sz w:val="20"/>
                <w:szCs w:val="20"/>
              </w:rPr>
            </w:pPr>
            <w:r w:rsidRPr="00456E98">
              <w:rPr>
                <w:rFonts w:cs="Times New Roman"/>
                <w:sz w:val="20"/>
                <w:szCs w:val="20"/>
              </w:rPr>
              <w:t xml:space="preserve">Representative value informed by </w:t>
            </w:r>
            <w:r w:rsidRPr="00C304CB">
              <w:rPr>
                <w:rFonts w:cs="Times New Roman"/>
                <w:sz w:val="20"/>
                <w:szCs w:val="20"/>
              </w:rPr>
              <w:t>DHS</w:t>
            </w:r>
            <w:r>
              <w:rPr>
                <w:rFonts w:cs="Times New Roman"/>
                <w:sz w:val="20"/>
                <w:szCs w:val="20"/>
              </w:rPr>
              <w:t xml:space="preserve"> data</w:t>
            </w:r>
            <w:r w:rsidRPr="00456E98">
              <w:rPr>
                <w:rFonts w:cs="Times New Roman"/>
                <w:sz w:val="20"/>
                <w:szCs w:val="20"/>
              </w:rPr>
              <w:fldChar w:fldCharType="begin"/>
            </w:r>
            <w:r w:rsidR="00AF0C05">
              <w:rPr>
                <w:rFonts w:cs="Times New Roman"/>
                <w:sz w:val="20"/>
                <w:szCs w:val="20"/>
              </w:rPr>
              <w:instrText xml:space="preserve"> ADDIN EN.CITE &lt;EndNote&gt;&lt;Cite ExcludeYear="1"&gt;&lt;Author&gt;MEASURE DHS&lt;/Author&gt;&lt;RecNum&gt;129&lt;/RecNum&gt;&lt;DisplayText&gt;[10]&lt;/DisplayText&gt;&lt;record&gt;&lt;rec-number&gt;129&lt;/rec-number&gt;&lt;foreign-keys&gt;&lt;key app="EN" db-id="0x00tf90ktttwiefwx5vpde8x09e0wxpf2v2" timestamp="1470840008"&gt;129&lt;/key&gt;&lt;/foreign-keys&gt;&lt;ref-type name="Web Page"&gt;12&lt;/ref-type&gt;&lt;contributors&gt;&lt;authors&gt;&lt;author&gt;MEASURE DHS,&lt;/author&gt;&lt;/authors&gt;&lt;/contributors&gt;&lt;titles&gt;&lt;title&gt;Demographic and health surveys&lt;/title&gt;&lt;/titles&gt;&lt;volume&gt;2010&lt;/volume&gt;&lt;number&gt;May 19&lt;/number&gt;&lt;dates&gt;&lt;/dates&gt;&lt;pub-location&gt;Calverton&lt;/pub-location&gt;&lt;publisher&gt;ICF Macro&lt;/publisher&gt;&lt;urls&gt;&lt;related-urls&gt;&lt;url&gt;http://www.measuredhs.com/&lt;/url&gt;&lt;/related-urls&gt;&lt;/urls&gt;&lt;/record&gt;&lt;/Cite&gt;&lt;/EndNote&gt;</w:instrText>
            </w:r>
            <w:r w:rsidRPr="00456E98">
              <w:rPr>
                <w:rFonts w:cs="Times New Roman"/>
                <w:sz w:val="20"/>
                <w:szCs w:val="20"/>
              </w:rPr>
              <w:fldChar w:fldCharType="separate"/>
            </w:r>
            <w:r w:rsidR="00AF0C05">
              <w:rPr>
                <w:rFonts w:cs="Times New Roman"/>
                <w:noProof/>
                <w:sz w:val="20"/>
                <w:szCs w:val="20"/>
              </w:rPr>
              <w:t>[10]</w:t>
            </w:r>
            <w:r w:rsidRPr="00456E98">
              <w:rPr>
                <w:rFonts w:cs="Times New Roman"/>
                <w:sz w:val="20"/>
                <w:szCs w:val="20"/>
              </w:rPr>
              <w:fldChar w:fldCharType="end"/>
            </w:r>
          </w:p>
        </w:tc>
      </w:tr>
      <w:tr w:rsidR="0093406D" w:rsidRPr="00456E98" w14:paraId="3CE8BA00" w14:textId="77777777" w:rsidTr="00D20AD8">
        <w:tc>
          <w:tcPr>
            <w:tcW w:w="3708" w:type="dxa"/>
            <w:tcBorders>
              <w:top w:val="dotted" w:sz="4" w:space="0" w:color="auto"/>
              <w:bottom w:val="dotted" w:sz="4" w:space="0" w:color="auto"/>
            </w:tcBorders>
          </w:tcPr>
          <w:p w14:paraId="4A70ADBF" w14:textId="68807EB1" w:rsidR="0093406D" w:rsidRPr="00456E98" w:rsidRDefault="00343496" w:rsidP="0093406D">
            <w:pPr>
              <w:contextualSpacing/>
              <w:rPr>
                <w:rFonts w:cs="Times New Roman"/>
                <w:sz w:val="20"/>
                <w:szCs w:val="20"/>
              </w:rPr>
            </w:pPr>
            <w:r>
              <w:rPr>
                <w:rFonts w:cs="Times New Roman"/>
                <w:sz w:val="20"/>
                <w:szCs w:val="20"/>
              </w:rPr>
              <w:t>M</w:t>
            </w:r>
            <w:r w:rsidR="00921752">
              <w:rPr>
                <w:rFonts w:cs="Times New Roman"/>
                <w:sz w:val="20"/>
                <w:szCs w:val="20"/>
              </w:rPr>
              <w:t>arriage</w:t>
            </w:r>
            <w:r>
              <w:rPr>
                <w:rFonts w:cs="Times New Roman"/>
                <w:sz w:val="20"/>
                <w:szCs w:val="20"/>
              </w:rPr>
              <w:t xml:space="preserve"> rate</w:t>
            </w:r>
          </w:p>
        </w:tc>
        <w:tc>
          <w:tcPr>
            <w:tcW w:w="2610" w:type="dxa"/>
            <w:tcBorders>
              <w:top w:val="dotted" w:sz="4" w:space="0" w:color="auto"/>
              <w:bottom w:val="dotted" w:sz="4" w:space="0" w:color="auto"/>
            </w:tcBorders>
          </w:tcPr>
          <w:p w14:paraId="5FC66196" w14:textId="77777777" w:rsidR="0093406D" w:rsidRPr="00456E98" w:rsidRDefault="0093406D" w:rsidP="0093406D">
            <w:pPr>
              <w:contextualSpacing/>
              <w:jc w:val="center"/>
              <w:rPr>
                <w:rFonts w:cs="Times New Roman"/>
                <w:sz w:val="20"/>
                <w:szCs w:val="20"/>
              </w:rPr>
            </w:pPr>
            <w:r w:rsidRPr="00456E98">
              <w:rPr>
                <w:rFonts w:cs="Times New Roman"/>
                <w:sz w:val="20"/>
                <w:szCs w:val="20"/>
              </w:rPr>
              <w:t>0.12</w:t>
            </w:r>
          </w:p>
        </w:tc>
        <w:tc>
          <w:tcPr>
            <w:tcW w:w="3330" w:type="dxa"/>
            <w:tcBorders>
              <w:top w:val="dotted" w:sz="4" w:space="0" w:color="auto"/>
              <w:bottom w:val="dotted" w:sz="4" w:space="0" w:color="auto"/>
            </w:tcBorders>
          </w:tcPr>
          <w:p w14:paraId="589A923B" w14:textId="176A171B" w:rsidR="0093406D" w:rsidRPr="00456E98" w:rsidRDefault="0093406D" w:rsidP="00166DA0">
            <w:pPr>
              <w:spacing w:after="120"/>
              <w:contextualSpacing/>
              <w:rPr>
                <w:rFonts w:cs="Times New Roman"/>
                <w:sz w:val="20"/>
                <w:szCs w:val="20"/>
              </w:rPr>
            </w:pPr>
            <w:r w:rsidRPr="00456E98">
              <w:rPr>
                <w:rFonts w:cs="Times New Roman"/>
                <w:sz w:val="20"/>
                <w:szCs w:val="20"/>
              </w:rPr>
              <w:t>Estimated from Kenya’s 2008-2009 DHS data</w:t>
            </w:r>
            <w:r w:rsidRPr="00456E98">
              <w:rPr>
                <w:rFonts w:cs="Times New Roman"/>
                <w:sz w:val="20"/>
                <w:szCs w:val="20"/>
              </w:rPr>
              <w:fldChar w:fldCharType="begin"/>
            </w:r>
            <w:r w:rsidR="00AF0C05">
              <w:rPr>
                <w:rFonts w:cs="Times New Roman"/>
                <w:sz w:val="20"/>
                <w:szCs w:val="20"/>
              </w:rPr>
              <w:instrText xml:space="preserve"> ADDIN EN.CITE &lt;EndNote&gt;&lt;Cite ExcludeYear="1"&gt;&lt;Author&gt;MEASURE DHS&lt;/Author&gt;&lt;RecNum&gt;129&lt;/RecNum&gt;&lt;DisplayText&gt;[10]&lt;/DisplayText&gt;&lt;record&gt;&lt;rec-number&gt;129&lt;/rec-number&gt;&lt;foreign-keys&gt;&lt;key app="EN" db-id="0x00tf90ktttwiefwx5vpde8x09e0wxpf2v2" timestamp="1470840008"&gt;129&lt;/key&gt;&lt;/foreign-keys&gt;&lt;ref-type name="Web Page"&gt;12&lt;/ref-type&gt;&lt;contributors&gt;&lt;authors&gt;&lt;author&gt;MEASURE DHS,&lt;/author&gt;&lt;/authors&gt;&lt;/contributors&gt;&lt;titles&gt;&lt;title&gt;Demographic and health surveys&lt;/title&gt;&lt;/titles&gt;&lt;volume&gt;2010&lt;/volume&gt;&lt;number&gt;May 19&lt;/number&gt;&lt;dates&gt;&lt;/dates&gt;&lt;pub-location&gt;Calverton&lt;/pub-location&gt;&lt;publisher&gt;ICF Macro&lt;/publisher&gt;&lt;urls&gt;&lt;related-urls&gt;&lt;url&gt;http://www.measuredhs.com/&lt;/url&gt;&lt;/related-urls&gt;&lt;/urls&gt;&lt;/record&gt;&lt;/Cite&gt;&lt;/EndNote&gt;</w:instrText>
            </w:r>
            <w:r w:rsidRPr="00456E98">
              <w:rPr>
                <w:rFonts w:cs="Times New Roman"/>
                <w:sz w:val="20"/>
                <w:szCs w:val="20"/>
              </w:rPr>
              <w:fldChar w:fldCharType="separate"/>
            </w:r>
            <w:r w:rsidR="00AF0C05">
              <w:rPr>
                <w:rFonts w:cs="Times New Roman"/>
                <w:noProof/>
                <w:sz w:val="20"/>
                <w:szCs w:val="20"/>
              </w:rPr>
              <w:t>[10]</w:t>
            </w:r>
            <w:r w:rsidRPr="00456E98">
              <w:rPr>
                <w:rFonts w:cs="Times New Roman"/>
                <w:sz w:val="20"/>
                <w:szCs w:val="20"/>
              </w:rPr>
              <w:fldChar w:fldCharType="end"/>
            </w:r>
          </w:p>
        </w:tc>
      </w:tr>
      <w:tr w:rsidR="0093406D" w:rsidRPr="00456E98" w14:paraId="119658E3" w14:textId="77777777" w:rsidTr="00D20AD8">
        <w:tc>
          <w:tcPr>
            <w:tcW w:w="3708" w:type="dxa"/>
            <w:tcBorders>
              <w:top w:val="dotted" w:sz="4" w:space="0" w:color="auto"/>
              <w:bottom w:val="dotted" w:sz="4" w:space="0" w:color="auto"/>
            </w:tcBorders>
          </w:tcPr>
          <w:p w14:paraId="6B224B66" w14:textId="2D0CA36E" w:rsidR="0093406D" w:rsidRPr="00456E98" w:rsidRDefault="00921752" w:rsidP="0093406D">
            <w:pPr>
              <w:contextualSpacing/>
              <w:rPr>
                <w:rFonts w:cs="Times New Roman"/>
                <w:sz w:val="20"/>
                <w:szCs w:val="20"/>
              </w:rPr>
            </w:pPr>
            <w:r>
              <w:rPr>
                <w:rFonts w:cs="Times New Roman"/>
                <w:sz w:val="20"/>
                <w:szCs w:val="20"/>
              </w:rPr>
              <w:t>N</w:t>
            </w:r>
            <w:r w:rsidR="0093406D" w:rsidRPr="00456E98">
              <w:rPr>
                <w:rFonts w:cs="Times New Roman"/>
                <w:sz w:val="20"/>
                <w:szCs w:val="20"/>
              </w:rPr>
              <w:t>on-marital (casual) sexual partnership</w:t>
            </w:r>
            <w:r w:rsidRPr="00921752">
              <w:rPr>
                <w:rFonts w:cs="Times New Roman"/>
                <w:sz w:val="20"/>
                <w:szCs w:val="20"/>
              </w:rPr>
              <w:t xml:space="preserve"> </w:t>
            </w:r>
            <w:r>
              <w:rPr>
                <w:rFonts w:cs="Times New Roman"/>
                <w:sz w:val="20"/>
                <w:szCs w:val="20"/>
              </w:rPr>
              <w:t>m</w:t>
            </w:r>
            <w:r w:rsidRPr="00921752">
              <w:rPr>
                <w:rFonts w:cs="Times New Roman"/>
                <w:sz w:val="20"/>
                <w:szCs w:val="20"/>
              </w:rPr>
              <w:t>ean duration</w:t>
            </w:r>
          </w:p>
        </w:tc>
        <w:tc>
          <w:tcPr>
            <w:tcW w:w="2610" w:type="dxa"/>
            <w:tcBorders>
              <w:top w:val="dotted" w:sz="4" w:space="0" w:color="auto"/>
              <w:bottom w:val="dotted" w:sz="4" w:space="0" w:color="auto"/>
            </w:tcBorders>
          </w:tcPr>
          <w:p w14:paraId="1DB36F75" w14:textId="77777777" w:rsidR="0093406D" w:rsidRPr="00456E98" w:rsidRDefault="0093406D" w:rsidP="0093406D">
            <w:pPr>
              <w:contextualSpacing/>
              <w:jc w:val="center"/>
              <w:rPr>
                <w:rFonts w:cs="Times New Roman"/>
                <w:sz w:val="20"/>
                <w:szCs w:val="20"/>
              </w:rPr>
            </w:pPr>
            <w:r w:rsidRPr="00456E98">
              <w:rPr>
                <w:rFonts w:cs="Times New Roman"/>
                <w:sz w:val="20"/>
                <w:szCs w:val="20"/>
              </w:rPr>
              <w:t>6</w:t>
            </w:r>
            <w:r w:rsidRPr="00456E98">
              <w:rPr>
                <w:rFonts w:cs="Times New Roman" w:hint="eastAsia"/>
                <w:sz w:val="20"/>
                <w:szCs w:val="20"/>
              </w:rPr>
              <w:t xml:space="preserve"> </w:t>
            </w:r>
            <w:r w:rsidRPr="00456E98">
              <w:rPr>
                <w:rFonts w:cs="Times New Roman"/>
                <w:sz w:val="20"/>
                <w:szCs w:val="20"/>
              </w:rPr>
              <w:t>months</w:t>
            </w:r>
          </w:p>
        </w:tc>
        <w:tc>
          <w:tcPr>
            <w:tcW w:w="3330" w:type="dxa"/>
            <w:tcBorders>
              <w:top w:val="dotted" w:sz="4" w:space="0" w:color="auto"/>
              <w:bottom w:val="dotted" w:sz="4" w:space="0" w:color="auto"/>
            </w:tcBorders>
          </w:tcPr>
          <w:p w14:paraId="07C7A876" w14:textId="7F06A626" w:rsidR="0093406D" w:rsidRPr="00456E98" w:rsidRDefault="00C84237" w:rsidP="00AF0C05">
            <w:pPr>
              <w:spacing w:after="120"/>
              <w:contextualSpacing/>
              <w:rPr>
                <w:rFonts w:cs="Times New Roman"/>
                <w:sz w:val="20"/>
                <w:szCs w:val="20"/>
              </w:rPr>
            </w:pPr>
            <w:r>
              <w:rPr>
                <w:rFonts w:cs="Times New Roman"/>
                <w:sz w:val="20"/>
                <w:szCs w:val="20"/>
              </w:rPr>
              <w:t>I</w:t>
            </w:r>
            <w:r w:rsidR="0093406D" w:rsidRPr="00444507">
              <w:rPr>
                <w:rFonts w:cs="Times New Roman"/>
                <w:sz w:val="20"/>
                <w:szCs w:val="20"/>
              </w:rPr>
              <w:t>nformed by previous work</w:t>
            </w:r>
            <w:r>
              <w:rPr>
                <w:rFonts w:cs="Times New Roman"/>
                <w:sz w:val="20"/>
                <w:szCs w:val="20"/>
              </w:rPr>
              <w:t xml:space="preserve"> and </w:t>
            </w:r>
            <w:r w:rsidRPr="00456E98">
              <w:rPr>
                <w:rFonts w:cs="Times New Roman"/>
                <w:sz w:val="20"/>
                <w:szCs w:val="20"/>
              </w:rPr>
              <w:t>Representative value</w:t>
            </w:r>
            <w:r w:rsidR="0093406D">
              <w:rPr>
                <w:rFonts w:cs="Times New Roman"/>
                <w:sz w:val="20"/>
                <w:szCs w:val="20"/>
              </w:rPr>
              <w:fldChar w:fldCharType="begin">
                <w:fldData xml:space="preserve">PEVuZE5vdGU+PENpdGU+PEF1dGhvcj5BYnUtUmFkZGFkPC9BdXRob3I+PFllYXI+MjAwODwvWWVh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BYnUtUmFkZGFkPC9BdXRob3I+PFllYXI+MjAwODwvWWVh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0093406D">
              <w:rPr>
                <w:rFonts w:cs="Times New Roman"/>
                <w:sz w:val="20"/>
                <w:szCs w:val="20"/>
              </w:rPr>
              <w:fldChar w:fldCharType="separate"/>
            </w:r>
            <w:r w:rsidR="00AF0C05">
              <w:rPr>
                <w:rFonts w:cs="Times New Roman"/>
                <w:noProof/>
                <w:sz w:val="20"/>
                <w:szCs w:val="20"/>
              </w:rPr>
              <w:t>[11 12]</w:t>
            </w:r>
            <w:r w:rsidR="0093406D">
              <w:rPr>
                <w:rFonts w:cs="Times New Roman"/>
                <w:sz w:val="20"/>
                <w:szCs w:val="20"/>
              </w:rPr>
              <w:fldChar w:fldCharType="end"/>
            </w:r>
          </w:p>
        </w:tc>
      </w:tr>
      <w:tr w:rsidR="0093406D" w:rsidRPr="00C304CB" w14:paraId="2F868391" w14:textId="77777777" w:rsidTr="00D20AD8">
        <w:tc>
          <w:tcPr>
            <w:tcW w:w="3708" w:type="dxa"/>
            <w:tcBorders>
              <w:top w:val="dotted" w:sz="4" w:space="0" w:color="auto"/>
              <w:bottom w:val="nil"/>
            </w:tcBorders>
          </w:tcPr>
          <w:p w14:paraId="4FDCC1C6" w14:textId="77777777" w:rsidR="0093406D" w:rsidRPr="00C304CB" w:rsidRDefault="0093406D" w:rsidP="0093406D">
            <w:pPr>
              <w:rPr>
                <w:rFonts w:cs="Arial"/>
                <w:sz w:val="20"/>
                <w:szCs w:val="20"/>
              </w:rPr>
            </w:pPr>
            <w:r w:rsidRPr="00C304CB">
              <w:rPr>
                <w:rFonts w:cs="Arial"/>
                <w:sz w:val="20"/>
                <w:szCs w:val="20"/>
              </w:rPr>
              <w:t>Number of premarital sex partners among unmarried individuals over the last year</w:t>
            </w:r>
          </w:p>
        </w:tc>
        <w:tc>
          <w:tcPr>
            <w:tcW w:w="2610" w:type="dxa"/>
            <w:tcBorders>
              <w:top w:val="dotted" w:sz="4" w:space="0" w:color="auto"/>
              <w:bottom w:val="nil"/>
            </w:tcBorders>
          </w:tcPr>
          <w:p w14:paraId="6302A371" w14:textId="77777777" w:rsidR="0093406D" w:rsidRPr="00C304CB" w:rsidRDefault="0093406D" w:rsidP="0093406D">
            <w:pPr>
              <w:spacing w:after="120"/>
              <w:contextualSpacing/>
              <w:jc w:val="center"/>
              <w:rPr>
                <w:rFonts w:cs="Times New Roman"/>
                <w:sz w:val="20"/>
                <w:szCs w:val="20"/>
              </w:rPr>
            </w:pPr>
          </w:p>
        </w:tc>
        <w:tc>
          <w:tcPr>
            <w:tcW w:w="3330" w:type="dxa"/>
            <w:vMerge w:val="restart"/>
            <w:tcBorders>
              <w:top w:val="dotted" w:sz="4" w:space="0" w:color="auto"/>
            </w:tcBorders>
          </w:tcPr>
          <w:p w14:paraId="77451012" w14:textId="6ECEB2E7" w:rsidR="0093406D" w:rsidRPr="00C304CB" w:rsidRDefault="009E1454" w:rsidP="009E1454">
            <w:pPr>
              <w:contextualSpacing/>
              <w:rPr>
                <w:rFonts w:cs="Times New Roman"/>
                <w:sz w:val="20"/>
                <w:szCs w:val="20"/>
              </w:rPr>
            </w:pPr>
            <w:r>
              <w:rPr>
                <w:rFonts w:cs="Times New Roman"/>
                <w:sz w:val="20"/>
                <w:szCs w:val="20"/>
              </w:rPr>
              <w:t>Derived based on DHS data</w:t>
            </w:r>
            <w:r w:rsidR="0093406D" w:rsidRPr="00C304CB">
              <w:rPr>
                <w:rFonts w:cs="Times New Roman"/>
                <w:sz w:val="20"/>
                <w:szCs w:val="20"/>
              </w:rPr>
              <w:fldChar w:fldCharType="begin">
                <w:fldData xml:space="preserve">PEVuZE5vdGU+PENpdGU+PEF1dGhvcj5PbW9yaTwvQXV0aG9yPjxZZWFyPjIwMTU8L1llYXI+PFJl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</w:fldData>
              </w:fldChar>
            </w:r>
            <w:r w:rsidR="00AF0C05">
              <w:rPr>
                <w:rFonts w:cs="Times New Roman"/>
                <w:sz w:val="20"/>
                <w:szCs w:val="20"/>
              </w:rPr>
              <w:instrText xml:space="preserve"> ADDIN EN.CITE </w:instrText>
            </w:r>
            <w:r w:rsidR="00AF0C05">
              <w:rPr>
                <w:rFonts w:cs="Times New Roman"/>
                <w:sz w:val="20"/>
                <w:szCs w:val="20"/>
              </w:rPr>
              <w:fldChar w:fldCharType="begin">
                <w:fldData xml:space="preserve">PEVuZE5vdGU+PENpdGU+PEF1dGhvcj5PbW9yaTwvQXV0aG9yPjxZZWFyPjIwMTU8L1llYXI+PFJl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</w:fldData>
              </w:fldChar>
            </w:r>
            <w:r w:rsidR="00AF0C05">
              <w:rPr>
                <w:rFonts w:cs="Times New Roman"/>
                <w:sz w:val="20"/>
                <w:szCs w:val="20"/>
              </w:rPr>
              <w:instrText xml:space="preserve"> ADDIN EN.CITE.DATA </w:instrText>
            </w:r>
            <w:r w:rsidR="00AF0C05">
              <w:rPr>
                <w:rFonts w:cs="Times New Roman"/>
                <w:sz w:val="20"/>
                <w:szCs w:val="20"/>
              </w:rPr>
            </w:r>
            <w:r w:rsidR="00AF0C05">
              <w:rPr>
                <w:rFonts w:cs="Times New Roman"/>
                <w:sz w:val="20"/>
                <w:szCs w:val="20"/>
              </w:rPr>
              <w:fldChar w:fldCharType="end"/>
            </w:r>
            <w:r w:rsidR="0093406D" w:rsidRPr="00C304CB">
              <w:rPr>
                <w:rFonts w:cs="Times New Roman"/>
                <w:sz w:val="20"/>
                <w:szCs w:val="20"/>
              </w:rPr>
              <w:fldChar w:fldCharType="separate"/>
            </w:r>
            <w:r w:rsidR="00AF0C05">
              <w:rPr>
                <w:rFonts w:cs="Times New Roman"/>
                <w:noProof/>
                <w:sz w:val="20"/>
                <w:szCs w:val="20"/>
              </w:rPr>
              <w:t>[13]</w:t>
            </w:r>
            <w:r w:rsidR="0093406D" w:rsidRPr="00C304CB">
              <w:rPr>
                <w:rFonts w:cs="Times New Roman"/>
                <w:sz w:val="20"/>
                <w:szCs w:val="20"/>
              </w:rPr>
              <w:fldChar w:fldCharType="end"/>
            </w:r>
          </w:p>
        </w:tc>
      </w:tr>
      <w:tr w:rsidR="0093406D" w:rsidRPr="00C304CB" w14:paraId="62015F5A" w14:textId="77777777" w:rsidTr="00D20AD8">
        <w:tc>
          <w:tcPr>
            <w:tcW w:w="3708" w:type="dxa"/>
            <w:tcBorders>
              <w:top w:val="nil"/>
              <w:bottom w:val="nil"/>
            </w:tcBorders>
          </w:tcPr>
          <w:p w14:paraId="5672236C" w14:textId="77777777" w:rsidR="0093406D" w:rsidRPr="00C304CB" w:rsidRDefault="0093406D" w:rsidP="0093406D">
            <w:pPr>
              <w:contextualSpacing/>
              <w:rPr>
                <w:rFonts w:cs="Arial"/>
                <w:sz w:val="20"/>
                <w:szCs w:val="20"/>
              </w:rPr>
            </w:pPr>
            <w:r w:rsidRPr="00C304CB">
              <w:rPr>
                <w:rFonts w:cs="Times New Roman"/>
                <w:i/>
                <w:sz w:val="20"/>
                <w:szCs w:val="20"/>
              </w:rPr>
              <w:t xml:space="preserve">   Mean</w:t>
            </w:r>
          </w:p>
        </w:tc>
        <w:tc>
          <w:tcPr>
            <w:tcW w:w="2610" w:type="dxa"/>
            <w:tcBorders>
              <w:top w:val="nil"/>
              <w:bottom w:val="nil"/>
            </w:tcBorders>
          </w:tcPr>
          <w:p w14:paraId="73C5C697" w14:textId="77777777" w:rsidR="0093406D" w:rsidRPr="00C304CB" w:rsidRDefault="0093406D" w:rsidP="0093406D">
            <w:pPr>
              <w:spacing w:after="120"/>
              <w:contextualSpacing/>
              <w:jc w:val="center"/>
              <w:rPr>
                <w:rFonts w:cs="Times New Roman"/>
                <w:sz w:val="20"/>
                <w:szCs w:val="20"/>
              </w:rPr>
            </w:pPr>
            <w:r w:rsidRPr="00C304CB">
              <w:rPr>
                <w:rFonts w:cs="Times New Roman"/>
                <w:sz w:val="20"/>
                <w:szCs w:val="20"/>
              </w:rPr>
              <w:t>0.32 and a range of 0.0-1.0</w:t>
            </w:r>
          </w:p>
        </w:tc>
        <w:tc>
          <w:tcPr>
            <w:tcW w:w="3330" w:type="dxa"/>
            <w:vMerge/>
          </w:tcPr>
          <w:p w14:paraId="05607F54" w14:textId="77777777" w:rsidR="0093406D" w:rsidRPr="00C304CB" w:rsidRDefault="0093406D" w:rsidP="0093406D">
            <w:pPr>
              <w:spacing w:after="120"/>
              <w:contextualSpacing/>
              <w:rPr>
                <w:rFonts w:cs="Times New Roman"/>
                <w:sz w:val="20"/>
                <w:szCs w:val="20"/>
              </w:rPr>
            </w:pPr>
          </w:p>
        </w:tc>
      </w:tr>
      <w:tr w:rsidR="0093406D" w:rsidRPr="00C304CB" w14:paraId="6EBF5EE8" w14:textId="77777777" w:rsidTr="00D20AD8">
        <w:tc>
          <w:tcPr>
            <w:tcW w:w="3708" w:type="dxa"/>
            <w:tcBorders>
              <w:top w:val="nil"/>
              <w:bottom w:val="dotted" w:sz="4" w:space="0" w:color="auto"/>
            </w:tcBorders>
          </w:tcPr>
          <w:p w14:paraId="69B3F57B" w14:textId="77777777" w:rsidR="0093406D" w:rsidRPr="00C304CB" w:rsidRDefault="0093406D" w:rsidP="0093406D">
            <w:pPr>
              <w:contextualSpacing/>
              <w:rPr>
                <w:rFonts w:cs="Arial"/>
                <w:sz w:val="20"/>
                <w:szCs w:val="20"/>
              </w:rPr>
            </w:pPr>
            <w:r w:rsidRPr="00C304CB">
              <w:rPr>
                <w:rFonts w:cs="Times New Roman"/>
                <w:i/>
                <w:sz w:val="20"/>
                <w:szCs w:val="20"/>
              </w:rPr>
              <w:t xml:space="preserve">   Variance</w:t>
            </w:r>
          </w:p>
        </w:tc>
        <w:tc>
          <w:tcPr>
            <w:tcW w:w="2610" w:type="dxa"/>
            <w:tcBorders>
              <w:top w:val="nil"/>
              <w:bottom w:val="dotted" w:sz="4" w:space="0" w:color="auto"/>
            </w:tcBorders>
          </w:tcPr>
          <w:p w14:paraId="37DD5E34" w14:textId="77777777" w:rsidR="0093406D" w:rsidRPr="00C304CB" w:rsidRDefault="0093406D" w:rsidP="0093406D">
            <w:pPr>
              <w:spacing w:after="120"/>
              <w:contextualSpacing/>
              <w:jc w:val="center"/>
              <w:rPr>
                <w:rFonts w:cs="Times New Roman"/>
                <w:sz w:val="20"/>
                <w:szCs w:val="20"/>
              </w:rPr>
            </w:pPr>
            <w:r w:rsidRPr="00C304CB">
              <w:rPr>
                <w:rFonts w:cs="Times New Roman"/>
                <w:sz w:val="20"/>
                <w:szCs w:val="20"/>
              </w:rPr>
              <w:t>0.0087 and a range of 0.0-2.0</w:t>
            </w:r>
          </w:p>
        </w:tc>
        <w:tc>
          <w:tcPr>
            <w:tcW w:w="3330" w:type="dxa"/>
            <w:vMerge/>
            <w:tcBorders>
              <w:bottom w:val="dotted" w:sz="4" w:space="0" w:color="auto"/>
            </w:tcBorders>
          </w:tcPr>
          <w:p w14:paraId="4273C7A8" w14:textId="77777777" w:rsidR="0093406D" w:rsidRPr="00C304CB" w:rsidRDefault="0093406D" w:rsidP="0093406D">
            <w:pPr>
              <w:spacing w:after="120"/>
              <w:contextualSpacing/>
              <w:rPr>
                <w:rFonts w:cs="Times New Roman"/>
                <w:sz w:val="20"/>
                <w:szCs w:val="20"/>
              </w:rPr>
            </w:pPr>
          </w:p>
        </w:tc>
      </w:tr>
      <w:tr w:rsidR="0093406D" w:rsidRPr="00C304CB" w14:paraId="1929411D" w14:textId="77777777" w:rsidTr="00D20AD8">
        <w:tc>
          <w:tcPr>
            <w:tcW w:w="3708" w:type="dxa"/>
            <w:tcBorders>
              <w:top w:val="dotted" w:sz="4" w:space="0" w:color="auto"/>
              <w:bottom w:val="nil"/>
            </w:tcBorders>
          </w:tcPr>
          <w:p w14:paraId="3EA8D32E" w14:textId="77777777" w:rsidR="0093406D" w:rsidRPr="00C304CB" w:rsidRDefault="0093406D" w:rsidP="0093406D">
            <w:pPr>
              <w:rPr>
                <w:rFonts w:cs="Times New Roman"/>
                <w:sz w:val="20"/>
                <w:szCs w:val="20"/>
              </w:rPr>
            </w:pPr>
            <w:r w:rsidRPr="00C304CB">
              <w:rPr>
                <w:rFonts w:cs="Times New Roman"/>
                <w:sz w:val="20"/>
                <w:szCs w:val="20"/>
              </w:rPr>
              <w:t xml:space="preserve">Number of extramarital sex partners among married </w:t>
            </w:r>
            <w:r w:rsidRPr="00C304CB">
              <w:rPr>
                <w:rFonts w:cs="Arial"/>
                <w:sz w:val="20"/>
                <w:szCs w:val="20"/>
              </w:rPr>
              <w:t>individuals</w:t>
            </w:r>
            <w:r w:rsidRPr="00C304CB">
              <w:rPr>
                <w:rFonts w:cs="Times New Roman"/>
                <w:sz w:val="20"/>
                <w:szCs w:val="20"/>
              </w:rPr>
              <w:t xml:space="preserve"> over the last year</w:t>
            </w:r>
          </w:p>
        </w:tc>
        <w:tc>
          <w:tcPr>
            <w:tcW w:w="2610" w:type="dxa"/>
            <w:tcBorders>
              <w:top w:val="dotted" w:sz="4" w:space="0" w:color="auto"/>
              <w:bottom w:val="nil"/>
            </w:tcBorders>
          </w:tcPr>
          <w:p w14:paraId="6DBA70F0" w14:textId="77777777" w:rsidR="0093406D" w:rsidRPr="00C304CB" w:rsidRDefault="0093406D" w:rsidP="0093406D">
            <w:pPr>
              <w:spacing w:after="120"/>
              <w:contextualSpacing/>
              <w:jc w:val="center"/>
              <w:rPr>
                <w:rFonts w:cs="Times New Roman"/>
                <w:sz w:val="20"/>
                <w:szCs w:val="20"/>
              </w:rPr>
            </w:pPr>
          </w:p>
        </w:tc>
        <w:tc>
          <w:tcPr>
            <w:tcW w:w="3330" w:type="dxa"/>
            <w:vMerge w:val="restart"/>
            <w:tcBorders>
              <w:top w:val="dotted" w:sz="4" w:space="0" w:color="auto"/>
            </w:tcBorders>
          </w:tcPr>
          <w:p w14:paraId="248B903D" w14:textId="5C2894E9" w:rsidR="0093406D" w:rsidRPr="00C304CB" w:rsidRDefault="009E1454" w:rsidP="00AF0C05">
            <w:pPr>
              <w:contextualSpacing/>
              <w:rPr>
                <w:rFonts w:cs="Times New Roman"/>
                <w:sz w:val="20"/>
                <w:szCs w:val="20"/>
              </w:rPr>
            </w:pPr>
            <w:r>
              <w:rPr>
                <w:rFonts w:cs="Times New Roman"/>
                <w:sz w:val="20"/>
                <w:szCs w:val="20"/>
              </w:rPr>
              <w:t>Derived based on DHS data</w:t>
            </w:r>
            <w:r w:rsidRPr="00C304CB">
              <w:rPr>
                <w:rFonts w:cs="Times New Roman"/>
                <w:sz w:val="20"/>
                <w:szCs w:val="20"/>
              </w:rPr>
              <w:fldChar w:fldCharType="begin">
                <w:fldData xml:space="preserve">PEVuZE5vdGU+PENpdGU+PEF1dGhvcj5PbW9yaTwvQXV0aG9yPjxZZWFyPjIwMTU8L1llYXI+PFJl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PbW9yaTwvQXV0aG9yPjxZZWFyPjIwMTU8L1llYXI+PFJl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C304CB">
              <w:rPr>
                <w:rFonts w:cs="Times New Roman"/>
                <w:sz w:val="20"/>
                <w:szCs w:val="20"/>
              </w:rPr>
              <w:fldChar w:fldCharType="separate"/>
            </w:r>
            <w:r>
              <w:rPr>
                <w:rFonts w:cs="Times New Roman"/>
                <w:noProof/>
                <w:sz w:val="20"/>
                <w:szCs w:val="20"/>
              </w:rPr>
              <w:t>[13]</w:t>
            </w:r>
            <w:r w:rsidRPr="00C304CB">
              <w:rPr>
                <w:rFonts w:cs="Times New Roman"/>
                <w:sz w:val="20"/>
                <w:szCs w:val="20"/>
              </w:rPr>
              <w:fldChar w:fldCharType="end"/>
            </w:r>
          </w:p>
        </w:tc>
      </w:tr>
      <w:tr w:rsidR="0093406D" w:rsidRPr="00C304CB" w14:paraId="155E493C" w14:textId="77777777" w:rsidTr="00D20AD8">
        <w:tc>
          <w:tcPr>
            <w:tcW w:w="3708" w:type="dxa"/>
            <w:tcBorders>
              <w:top w:val="nil"/>
              <w:bottom w:val="nil"/>
            </w:tcBorders>
          </w:tcPr>
          <w:p w14:paraId="5EB3BDEA" w14:textId="77777777" w:rsidR="0093406D" w:rsidRPr="00C304CB" w:rsidRDefault="0093406D" w:rsidP="0093406D">
            <w:pPr>
              <w:contextualSpacing/>
              <w:rPr>
                <w:rFonts w:cs="Arial"/>
                <w:sz w:val="20"/>
                <w:szCs w:val="20"/>
              </w:rPr>
            </w:pPr>
            <w:r w:rsidRPr="00C304CB">
              <w:rPr>
                <w:rFonts w:cs="Times New Roman"/>
                <w:i/>
                <w:sz w:val="20"/>
                <w:szCs w:val="20"/>
              </w:rPr>
              <w:t xml:space="preserve">   Mean</w:t>
            </w:r>
          </w:p>
        </w:tc>
        <w:tc>
          <w:tcPr>
            <w:tcW w:w="2610" w:type="dxa"/>
            <w:tcBorders>
              <w:top w:val="nil"/>
              <w:bottom w:val="nil"/>
            </w:tcBorders>
          </w:tcPr>
          <w:p w14:paraId="3089A5AE" w14:textId="77777777" w:rsidR="0093406D" w:rsidRPr="00C304CB" w:rsidRDefault="0093406D" w:rsidP="0093406D">
            <w:pPr>
              <w:spacing w:after="120"/>
              <w:contextualSpacing/>
              <w:jc w:val="center"/>
              <w:rPr>
                <w:rFonts w:cs="Times New Roman"/>
                <w:sz w:val="20"/>
                <w:szCs w:val="20"/>
              </w:rPr>
            </w:pPr>
            <w:r w:rsidRPr="00C304CB">
              <w:rPr>
                <w:rFonts w:cs="Times New Roman"/>
                <w:sz w:val="20"/>
                <w:szCs w:val="20"/>
              </w:rPr>
              <w:t>0.0088 and a range of 0.0-0.5</w:t>
            </w:r>
          </w:p>
        </w:tc>
        <w:tc>
          <w:tcPr>
            <w:tcW w:w="3330" w:type="dxa"/>
            <w:vMerge/>
          </w:tcPr>
          <w:p w14:paraId="2BA5DEBA" w14:textId="77777777" w:rsidR="0093406D" w:rsidRPr="00C304CB" w:rsidRDefault="0093406D" w:rsidP="0093406D">
            <w:pPr>
              <w:spacing w:after="120"/>
              <w:contextualSpacing/>
              <w:rPr>
                <w:rFonts w:cs="Times New Roman"/>
                <w:sz w:val="20"/>
                <w:szCs w:val="20"/>
              </w:rPr>
            </w:pPr>
          </w:p>
        </w:tc>
      </w:tr>
      <w:tr w:rsidR="0093406D" w:rsidRPr="00C304CB" w14:paraId="5A6A6D32" w14:textId="77777777" w:rsidTr="00D20AD8">
        <w:tc>
          <w:tcPr>
            <w:tcW w:w="3708" w:type="dxa"/>
            <w:tcBorders>
              <w:top w:val="nil"/>
              <w:bottom w:val="single" w:sz="18" w:space="0" w:color="auto"/>
            </w:tcBorders>
          </w:tcPr>
          <w:p w14:paraId="5D2C3718" w14:textId="77777777" w:rsidR="0093406D" w:rsidRPr="00C304CB" w:rsidRDefault="0093406D" w:rsidP="0093406D">
            <w:pPr>
              <w:contextualSpacing/>
              <w:rPr>
                <w:rFonts w:cs="Arial"/>
                <w:sz w:val="20"/>
                <w:szCs w:val="20"/>
              </w:rPr>
            </w:pPr>
            <w:r w:rsidRPr="00C304CB">
              <w:rPr>
                <w:rFonts w:cs="Times New Roman"/>
                <w:i/>
                <w:sz w:val="20"/>
                <w:szCs w:val="20"/>
              </w:rPr>
              <w:t xml:space="preserve">   Variance</w:t>
            </w:r>
          </w:p>
        </w:tc>
        <w:tc>
          <w:tcPr>
            <w:tcW w:w="2610" w:type="dxa"/>
            <w:tcBorders>
              <w:top w:val="nil"/>
              <w:bottom w:val="single" w:sz="18" w:space="0" w:color="auto"/>
            </w:tcBorders>
          </w:tcPr>
          <w:p w14:paraId="044A8BAF" w14:textId="77777777" w:rsidR="0093406D" w:rsidRPr="00C304CB" w:rsidRDefault="0093406D" w:rsidP="0093406D">
            <w:pPr>
              <w:spacing w:after="120"/>
              <w:contextualSpacing/>
              <w:jc w:val="center"/>
              <w:rPr>
                <w:rFonts w:cs="Times New Roman"/>
                <w:sz w:val="20"/>
                <w:szCs w:val="20"/>
              </w:rPr>
            </w:pPr>
            <w:r w:rsidRPr="00C304CB">
              <w:rPr>
                <w:rFonts w:cs="Times New Roman"/>
                <w:sz w:val="20"/>
                <w:szCs w:val="20"/>
              </w:rPr>
              <w:t>0.0 with a range of 0.0-1.0</w:t>
            </w:r>
          </w:p>
        </w:tc>
        <w:tc>
          <w:tcPr>
            <w:tcW w:w="3330" w:type="dxa"/>
            <w:vMerge/>
            <w:tcBorders>
              <w:bottom w:val="single" w:sz="18" w:space="0" w:color="auto"/>
            </w:tcBorders>
          </w:tcPr>
          <w:p w14:paraId="3ADD64A2" w14:textId="77777777" w:rsidR="0093406D" w:rsidRPr="00C304CB" w:rsidRDefault="0093406D" w:rsidP="0093406D">
            <w:pPr>
              <w:spacing w:after="120"/>
              <w:contextualSpacing/>
              <w:rPr>
                <w:rFonts w:cs="Times New Roman"/>
                <w:sz w:val="20"/>
                <w:szCs w:val="20"/>
              </w:rPr>
            </w:pPr>
          </w:p>
        </w:tc>
      </w:tr>
      <w:tr w:rsidR="0093406D" w:rsidRPr="00C304CB" w14:paraId="38F7D64D" w14:textId="77777777" w:rsidTr="00D20AD8">
        <w:tc>
          <w:tcPr>
            <w:tcW w:w="3708" w:type="dxa"/>
            <w:tcBorders>
              <w:top w:val="single" w:sz="18" w:space="0" w:color="auto"/>
              <w:bottom w:val="nil"/>
            </w:tcBorders>
          </w:tcPr>
          <w:p w14:paraId="3FEC08E8" w14:textId="77777777" w:rsidR="0093406D" w:rsidRPr="00912E01" w:rsidRDefault="0093406D" w:rsidP="0093406D">
            <w:pPr>
              <w:contextualSpacing/>
              <w:rPr>
                <w:rFonts w:cs="Times New Roman"/>
                <w:sz w:val="20"/>
                <w:szCs w:val="20"/>
              </w:rPr>
            </w:pPr>
            <w:r w:rsidRPr="00912E01">
              <w:rPr>
                <w:rFonts w:cs="Times New Roman"/>
                <w:sz w:val="20"/>
                <w:szCs w:val="20"/>
              </w:rPr>
              <w:t>DHS: Demographic and Health Survey</w:t>
            </w:r>
          </w:p>
          <w:p w14:paraId="5D1E7BC7" w14:textId="77777777" w:rsidR="0093406D" w:rsidRPr="00C304CB" w:rsidRDefault="0093406D" w:rsidP="0093406D">
            <w:pPr>
              <w:contextualSpacing/>
              <w:rPr>
                <w:rFonts w:cs="Times New Roman"/>
                <w:i/>
                <w:sz w:val="20"/>
                <w:szCs w:val="20"/>
              </w:rPr>
            </w:pPr>
          </w:p>
        </w:tc>
        <w:tc>
          <w:tcPr>
            <w:tcW w:w="2610" w:type="dxa"/>
            <w:tcBorders>
              <w:top w:val="single" w:sz="18" w:space="0" w:color="auto"/>
              <w:bottom w:val="nil"/>
            </w:tcBorders>
          </w:tcPr>
          <w:p w14:paraId="757F76C7" w14:textId="77777777" w:rsidR="0093406D" w:rsidRPr="00C304CB" w:rsidRDefault="0093406D" w:rsidP="0093406D">
            <w:pPr>
              <w:spacing w:after="120"/>
              <w:contextualSpacing/>
              <w:jc w:val="center"/>
              <w:rPr>
                <w:rFonts w:cs="Times New Roman"/>
                <w:sz w:val="20"/>
                <w:szCs w:val="20"/>
              </w:rPr>
            </w:pPr>
          </w:p>
        </w:tc>
        <w:tc>
          <w:tcPr>
            <w:tcW w:w="3330" w:type="dxa"/>
            <w:tcBorders>
              <w:top w:val="single" w:sz="18" w:space="0" w:color="auto"/>
              <w:bottom w:val="nil"/>
            </w:tcBorders>
          </w:tcPr>
          <w:p w14:paraId="35FCA94E" w14:textId="77777777" w:rsidR="0093406D" w:rsidRPr="00C304CB" w:rsidRDefault="0093406D" w:rsidP="0093406D">
            <w:pPr>
              <w:spacing w:after="120"/>
              <w:contextualSpacing/>
              <w:rPr>
                <w:rFonts w:cs="Times New Roman"/>
                <w:sz w:val="20"/>
                <w:szCs w:val="20"/>
              </w:rPr>
            </w:pPr>
          </w:p>
        </w:tc>
      </w:tr>
    </w:tbl>
    <w:p w14:paraId="09C9F3B6" w14:textId="114CACB8" w:rsidR="00FA7423" w:rsidRPr="00D20AD8" w:rsidRDefault="00FA7423" w:rsidP="00D20AD8">
      <w:pPr>
        <w:rPr>
          <w:rFonts w:ascii="Times New Roman" w:hAnsi="Times New Roman"/>
          <w:b/>
          <w:kern w:val="2"/>
          <w:sz w:val="24"/>
        </w:rPr>
        <w:sectPr w:rsidR="00FA7423" w:rsidRPr="00D20AD8" w:rsidSect="0093406D">
          <w:headerReference w:type="default" r:id="rId8"/>
          <w:pgSz w:w="11900" w:h="16840"/>
          <w:pgMar w:top="1440" w:right="1440" w:bottom="1440" w:left="1440" w:header="851" w:footer="992" w:gutter="0"/>
          <w:cols w:space="425"/>
          <w:docGrid w:type="lines" w:linePitch="400"/>
        </w:sectPr>
      </w:pPr>
    </w:p>
    <w:p w14:paraId="23973954" w14:textId="77777777" w:rsidR="00EA7461" w:rsidRPr="00EA7461" w:rsidRDefault="00EA7461" w:rsidP="009F219A">
      <w:pPr>
        <w:rPr>
          <w:rFonts w:ascii="Times New Roman" w:eastAsia="MS Mincho" w:hAnsi="Times New Roman" w:cs="Arial"/>
          <w:b/>
          <w:bCs/>
          <w:kern w:val="2"/>
          <w:sz w:val="24"/>
          <w:szCs w:val="24"/>
          <w:lang w:eastAsia="ja-JP"/>
        </w:rPr>
      </w:pPr>
      <w:r w:rsidRPr="00EA7461">
        <w:rPr>
          <w:rFonts w:ascii="Times New Roman" w:eastAsia="MS Mincho" w:hAnsi="Times New Roman" w:cs="Arial"/>
          <w:b/>
          <w:bCs/>
          <w:kern w:val="2"/>
          <w:sz w:val="24"/>
          <w:szCs w:val="24"/>
          <w:lang w:eastAsia="ja-JP"/>
        </w:rPr>
        <w:lastRenderedPageBreak/>
        <w:t>References</w:t>
      </w:r>
    </w:p>
    <w:p w14:paraId="66828FE7" w14:textId="77777777" w:rsidR="00AF0C05" w:rsidRPr="00AF0C05" w:rsidRDefault="00EA7461" w:rsidP="00AF0C05">
      <w:pPr>
        <w:pStyle w:val="EndNoteBibliography"/>
        <w:ind w:left="720" w:hanging="720"/>
      </w:pPr>
      <w:r w:rsidRPr="00EA7461">
        <w:rPr>
          <w:rFonts w:ascii="Century" w:hAnsi="Century"/>
          <w:sz w:val="24"/>
        </w:rPr>
        <w:fldChar w:fldCharType="begin"/>
      </w:r>
      <w:r w:rsidRPr="00EA7461">
        <w:rPr>
          <w:rFonts w:ascii="Century" w:hAnsi="Century"/>
          <w:sz w:val="24"/>
        </w:rPr>
        <w:instrText xml:space="preserve"> ADDIN EN.REFLIST </w:instrText>
      </w:r>
      <w:r w:rsidRPr="00EA7461">
        <w:rPr>
          <w:rFonts w:ascii="Century" w:hAnsi="Century"/>
          <w:sz w:val="24"/>
        </w:rPr>
        <w:fldChar w:fldCharType="separate"/>
      </w:r>
      <w:r w:rsidR="00AF0C05" w:rsidRPr="00AF0C05">
        <w:t>1. Omori R, Abu-Raddad LJ. Sexual network drivers of HIV and herpes simplex virus type 2 transmission. AIDS 2017;</w:t>
      </w:r>
      <w:r w:rsidR="00AF0C05" w:rsidRPr="00AF0C05">
        <w:rPr>
          <w:b/>
        </w:rPr>
        <w:t>31</w:t>
      </w:r>
      <w:r w:rsidR="00AF0C05" w:rsidRPr="00AF0C05">
        <w:t>(12):1721-32 doi: 10.1097/QAD.0000000000001542[published Online First: Epub Date]|.</w:t>
      </w:r>
    </w:p>
    <w:p w14:paraId="63AE719A" w14:textId="77777777" w:rsidR="00AF0C05" w:rsidRPr="00AF0C05" w:rsidRDefault="00AF0C05" w:rsidP="00AF0C05">
      <w:pPr>
        <w:pStyle w:val="EndNoteBibliography"/>
        <w:ind w:left="720" w:hanging="720"/>
      </w:pPr>
      <w:r w:rsidRPr="00AF0C05">
        <w:t>2. Abu-Raddad LJ, Magaret AS, Celum C, et al. Genital herpes has played a more important role than any other sexually transmitted infection in driving HIV prevalence in Africa. PLOS ONE 2008;</w:t>
      </w:r>
      <w:r w:rsidRPr="00AF0C05">
        <w:rPr>
          <w:b/>
        </w:rPr>
        <w:t>3</w:t>
      </w:r>
      <w:r w:rsidRPr="00AF0C05">
        <w:t>(5):e2230 doi: 10.1371/journal.pone.0002230[published Online First: Epub Date]|.</w:t>
      </w:r>
    </w:p>
    <w:p w14:paraId="6863F6B0" w14:textId="77777777" w:rsidR="00AF0C05" w:rsidRPr="00AF0C05" w:rsidRDefault="00AF0C05" w:rsidP="00AF0C05">
      <w:pPr>
        <w:pStyle w:val="EndNoteBibliography"/>
        <w:ind w:left="720" w:hanging="720"/>
      </w:pPr>
      <w:r w:rsidRPr="00AF0C05">
        <w:t>3. Mark KE, Wald A, Magaret AS, et al. Rapidly cleared episodes of herpes simplex virus reactivation in immunocompetent adults. J Infect Dis 2008;</w:t>
      </w:r>
      <w:r w:rsidRPr="00AF0C05">
        <w:rPr>
          <w:b/>
        </w:rPr>
        <w:t>198</w:t>
      </w:r>
      <w:r w:rsidRPr="00AF0C05">
        <w:t>(8):1141-9 doi: 10.1086/591913[published Online First: Epub Date]|.</w:t>
      </w:r>
    </w:p>
    <w:p w14:paraId="4281BF01" w14:textId="77777777" w:rsidR="00AF0C05" w:rsidRPr="00AF0C05" w:rsidRDefault="00AF0C05" w:rsidP="00AF0C05">
      <w:pPr>
        <w:pStyle w:val="EndNoteBibliography"/>
        <w:ind w:left="720" w:hanging="720"/>
      </w:pPr>
      <w:r w:rsidRPr="00AF0C05">
        <w:t>4. Wawer MJ, Gray RH, Sewankambo NK, et al. Rates of HIV-1 transmission per coital act, by stage of HIV-1 infection, in Rakai, Uganda. J Infect Dis 2005;</w:t>
      </w:r>
      <w:r w:rsidRPr="00AF0C05">
        <w:rPr>
          <w:b/>
        </w:rPr>
        <w:t>191</w:t>
      </w:r>
      <w:r w:rsidRPr="00AF0C05">
        <w:t>(9):1403-9 doi: 10.1086/429411[published Online First: Epub Date]|.</w:t>
      </w:r>
    </w:p>
    <w:p w14:paraId="5C7FB305" w14:textId="77777777" w:rsidR="00AF0C05" w:rsidRPr="00AF0C05" w:rsidRDefault="00AF0C05" w:rsidP="00AF0C05">
      <w:pPr>
        <w:pStyle w:val="EndNoteBibliography"/>
        <w:ind w:left="720" w:hanging="720"/>
      </w:pPr>
      <w:r w:rsidRPr="00AF0C05">
        <w:t>5. Pinkerton SD. Probability of HIV transmission during acute infection in Rakai, Uganda. AIDS Behav 2008;</w:t>
      </w:r>
      <w:r w:rsidRPr="00AF0C05">
        <w:rPr>
          <w:b/>
        </w:rPr>
        <w:t>12</w:t>
      </w:r>
      <w:r w:rsidRPr="00AF0C05">
        <w:t>(5):677-84 doi: 10.1007/s10461-007-9329-1[published Online First: Epub Date]|.</w:t>
      </w:r>
    </w:p>
    <w:p w14:paraId="31494B61" w14:textId="77777777" w:rsidR="00AF0C05" w:rsidRPr="00AF0C05" w:rsidRDefault="00AF0C05" w:rsidP="00AF0C05">
      <w:pPr>
        <w:pStyle w:val="EndNoteBibliography"/>
        <w:ind w:left="720" w:hanging="720"/>
      </w:pPr>
      <w:r w:rsidRPr="00AF0C05">
        <w:t>6. Hollingsworth TD, Anderson RM, Fraser C. HIV-1 transmission, by stage of infection. J Infect Dis 2008;</w:t>
      </w:r>
      <w:r w:rsidRPr="00AF0C05">
        <w:rPr>
          <w:b/>
        </w:rPr>
        <w:t>198</w:t>
      </w:r>
      <w:r w:rsidRPr="00AF0C05">
        <w:t>(5):687-93 doi: 10.1086/590501[published Online First: Epub Date]|.</w:t>
      </w:r>
    </w:p>
    <w:p w14:paraId="45F66996" w14:textId="77777777" w:rsidR="00AF0C05" w:rsidRPr="00AF0C05" w:rsidRDefault="00AF0C05" w:rsidP="00AF0C05">
      <w:pPr>
        <w:pStyle w:val="EndNoteBibliography"/>
        <w:ind w:left="720" w:hanging="720"/>
      </w:pPr>
      <w:r w:rsidRPr="00AF0C05">
        <w:t>7. Abu-Raddad LJ, Longini IM, Jr. No HIV stage is dominant in driving the HIV epidemic in sub-Saharan Africa. AIDS 2008;</w:t>
      </w:r>
      <w:r w:rsidRPr="00AF0C05">
        <w:rPr>
          <w:b/>
        </w:rPr>
        <w:t>22</w:t>
      </w:r>
      <w:r w:rsidRPr="00AF0C05">
        <w:t>(9):1055-61 doi: 10.1097/QAD.0b013e3282f8af84[published Online First: Epub Date]|.</w:t>
      </w:r>
    </w:p>
    <w:p w14:paraId="5E144A93" w14:textId="77777777" w:rsidR="00AF0C05" w:rsidRPr="00AF0C05" w:rsidRDefault="00AF0C05" w:rsidP="00AF0C05">
      <w:pPr>
        <w:pStyle w:val="EndNoteBibliography"/>
        <w:ind w:left="720" w:hanging="720"/>
      </w:pPr>
      <w:r w:rsidRPr="00AF0C05">
        <w:t>8. Morgan D, Whitworth J. The natural history of HIV-1 infection in Africa. Nat Med 2001;</w:t>
      </w:r>
      <w:r w:rsidRPr="00AF0C05">
        <w:rPr>
          <w:b/>
        </w:rPr>
        <w:t>7</w:t>
      </w:r>
      <w:r w:rsidRPr="00AF0C05">
        <w:t xml:space="preserve">(2):143-5 </w:t>
      </w:r>
    </w:p>
    <w:p w14:paraId="32563798" w14:textId="77777777" w:rsidR="00AF0C05" w:rsidRPr="00AF0C05" w:rsidRDefault="00AF0C05" w:rsidP="00AF0C05">
      <w:pPr>
        <w:pStyle w:val="EndNoteBibliography"/>
        <w:ind w:left="720" w:hanging="720"/>
      </w:pPr>
      <w:r w:rsidRPr="00AF0C05">
        <w:t xml:space="preserve">9. UNAIDS. UNAIDS Reference Group on Estimates, Modelling and Projections. 2007 </w:t>
      </w:r>
    </w:p>
    <w:p w14:paraId="7421D4EA" w14:textId="5C024666" w:rsidR="00AF0C05" w:rsidRPr="00AF0C05" w:rsidRDefault="00AF0C05" w:rsidP="00AF0C05">
      <w:pPr>
        <w:pStyle w:val="EndNoteBibliography"/>
        <w:ind w:left="720" w:hanging="720"/>
      </w:pPr>
      <w:r w:rsidRPr="00AF0C05">
        <w:t xml:space="preserve">10. MEASURE DHS. Demographic and health surveys. Secondary Demographic and health surveys. </w:t>
      </w:r>
      <w:hyperlink r:id="rId9" w:history="1">
        <w:r w:rsidRPr="00AF0C05">
          <w:rPr>
            <w:rStyle w:val="Hyperlink"/>
          </w:rPr>
          <w:t>http://www.measuredhs.com/</w:t>
        </w:r>
      </w:hyperlink>
      <w:r w:rsidRPr="00AF0C05">
        <w:t>.</w:t>
      </w:r>
    </w:p>
    <w:p w14:paraId="3834D3EC" w14:textId="77777777" w:rsidR="00AF0C05" w:rsidRPr="00AF0C05" w:rsidRDefault="00AF0C05" w:rsidP="00AF0C05">
      <w:pPr>
        <w:pStyle w:val="EndNoteBibliography"/>
        <w:ind w:left="720" w:hanging="720"/>
      </w:pPr>
      <w:r w:rsidRPr="00AF0C05">
        <w:t>11. Abu-Raddad LJ, Longini Jr IM. No HIV stage is dominant in driving the HIV epidemic in sub-Saharan Africa. Aids 2008;</w:t>
      </w:r>
      <w:r w:rsidRPr="00AF0C05">
        <w:rPr>
          <w:b/>
        </w:rPr>
        <w:t>22</w:t>
      </w:r>
      <w:r w:rsidRPr="00AF0C05">
        <w:t xml:space="preserve">(9):1055-61 </w:t>
      </w:r>
    </w:p>
    <w:p w14:paraId="1A0D2928" w14:textId="4977C925" w:rsidR="00AF0C05" w:rsidRPr="00AF0C05" w:rsidRDefault="00AF0C05" w:rsidP="00AF0C05">
      <w:pPr>
        <w:pStyle w:val="EndNoteBibliography"/>
        <w:ind w:left="720" w:hanging="720"/>
      </w:pPr>
      <w:r w:rsidRPr="00AF0C05">
        <w:t>12. Awad SF, Abu-Raddad LJ. Could there have been substantial declines in sexual risk behavior across sub-Saharan Africa in the mid-1990s? Epidemics 2014;</w:t>
      </w:r>
      <w:r w:rsidRPr="00AF0C05">
        <w:rPr>
          <w:b/>
        </w:rPr>
        <w:t>8</w:t>
      </w:r>
      <w:r w:rsidRPr="00AF0C05">
        <w:t xml:space="preserve">(0):9-17 doi: </w:t>
      </w:r>
      <w:hyperlink r:id="rId10" w:history="1">
        <w:r w:rsidRPr="00AF0C05">
          <w:rPr>
            <w:rStyle w:val="Hyperlink"/>
          </w:rPr>
          <w:t>http://dx.doi.org/10.1016/j.epidem.2014.06.001[published</w:t>
        </w:r>
      </w:hyperlink>
      <w:r w:rsidRPr="00AF0C05">
        <w:t xml:space="preserve"> Online First: Epub Date]|.</w:t>
      </w:r>
    </w:p>
    <w:p w14:paraId="4F4C3DC8" w14:textId="77777777" w:rsidR="00AF0C05" w:rsidRPr="00AF0C05" w:rsidRDefault="00AF0C05" w:rsidP="00AF0C05">
      <w:pPr>
        <w:pStyle w:val="EndNoteBibliography"/>
        <w:ind w:left="720" w:hanging="720"/>
      </w:pPr>
      <w:r w:rsidRPr="00AF0C05">
        <w:t>13. Omori R, Chemaitelly H, Abu-Raddad LJ. Dynamics of non-cohabiting sex partnering in sub-Saharan Africa: a modelling study with implications for HIV transmission. Sex Transm Infect 2015;</w:t>
      </w:r>
      <w:r w:rsidRPr="00AF0C05">
        <w:rPr>
          <w:b/>
        </w:rPr>
        <w:t>91</w:t>
      </w:r>
      <w:r w:rsidRPr="00AF0C05">
        <w:t>(6):451-7 doi: 10.1136/sextrans-2014-051925[published Online First: Epub Date]|.</w:t>
      </w:r>
    </w:p>
    <w:p w14:paraId="5E7B8DE4" w14:textId="1D3C3217" w:rsidR="00D7606A" w:rsidRDefault="00EA7461" w:rsidP="006A7B3D">
      <w:pPr>
        <w:spacing w:after="0" w:line="360" w:lineRule="auto"/>
      </w:pPr>
      <w:r w:rsidRPr="00EA7461">
        <w:rPr>
          <w:rFonts w:ascii="Times New Roman" w:eastAsia="MS Mincho" w:hAnsi="Times New Roman" w:cs="Arial"/>
          <w:kern w:val="2"/>
          <w:sz w:val="24"/>
          <w:szCs w:val="24"/>
          <w:lang w:eastAsia="ja-JP"/>
        </w:rPr>
        <w:fldChar w:fldCharType="end"/>
      </w:r>
      <w:bookmarkStart w:id="0" w:name="_GoBack"/>
      <w:bookmarkEnd w:id="0"/>
    </w:p>
    <w:sectPr w:rsidR="00D7606A" w:rsidSect="006969F4">
      <w:pgSz w:w="11900" w:h="16840"/>
      <w:pgMar w:top="1440" w:right="1440" w:bottom="1440" w:left="144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10B811" w14:textId="77777777" w:rsidR="00214A65" w:rsidRDefault="00214A65">
      <w:pPr>
        <w:spacing w:after="0" w:line="240" w:lineRule="auto"/>
      </w:pPr>
      <w:r>
        <w:separator/>
      </w:r>
    </w:p>
  </w:endnote>
  <w:endnote w:type="continuationSeparator" w:id="0">
    <w:p w14:paraId="59C4A57C" w14:textId="77777777" w:rsidR="00214A65" w:rsidRDefault="00214A65">
      <w:pPr>
        <w:spacing w:after="0" w:line="240" w:lineRule="auto"/>
      </w:pPr>
      <w:r>
        <w:continuationSeparator/>
      </w:r>
    </w:p>
  </w:endnote>
  <w:endnote w:type="continuationNotice" w:id="1">
    <w:p w14:paraId="65FBC3ED" w14:textId="77777777" w:rsidR="00214A65" w:rsidRDefault="00214A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ヒラギノ角ゴ ProN W3">
    <w:altName w:val="MS Gothic"/>
    <w:charset w:val="80"/>
    <w:family w:val="auto"/>
    <w:pitch w:val="variable"/>
    <w:sig w:usb0="E00002FF" w:usb1="7AC7FFFF" w:usb2="00000012" w:usb3="00000000" w:csb0="0002000D"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CE1B63" w14:textId="77777777" w:rsidR="00214A65" w:rsidRDefault="00214A65">
      <w:pPr>
        <w:spacing w:after="0" w:line="240" w:lineRule="auto"/>
      </w:pPr>
      <w:r>
        <w:separator/>
      </w:r>
    </w:p>
  </w:footnote>
  <w:footnote w:type="continuationSeparator" w:id="0">
    <w:p w14:paraId="52C5162D" w14:textId="77777777" w:rsidR="00214A65" w:rsidRDefault="00214A65">
      <w:pPr>
        <w:spacing w:after="0" w:line="240" w:lineRule="auto"/>
      </w:pPr>
      <w:r>
        <w:continuationSeparator/>
      </w:r>
    </w:p>
  </w:footnote>
  <w:footnote w:type="continuationNotice" w:id="1">
    <w:p w14:paraId="4281F851" w14:textId="77777777" w:rsidR="00214A65" w:rsidRDefault="00214A6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7694420"/>
      <w:docPartObj>
        <w:docPartGallery w:val="Page Numbers (Top of Page)"/>
        <w:docPartUnique/>
      </w:docPartObj>
    </w:sdtPr>
    <w:sdtEndPr>
      <w:rPr>
        <w:rFonts w:ascii="Times New Roman" w:hAnsi="Times New Roman"/>
        <w:noProof/>
      </w:rPr>
    </w:sdtEndPr>
    <w:sdtContent>
      <w:p w14:paraId="5ECC3C4E" w14:textId="755DDF4C" w:rsidR="00F5539C" w:rsidRPr="00A826BA" w:rsidRDefault="00F5539C">
        <w:pPr>
          <w:pStyle w:val="Header"/>
          <w:jc w:val="right"/>
          <w:rPr>
            <w:rFonts w:ascii="Times New Roman" w:hAnsi="Times New Roman"/>
          </w:rPr>
        </w:pPr>
        <w:r w:rsidRPr="00A826BA">
          <w:rPr>
            <w:rFonts w:ascii="Times New Roman" w:hAnsi="Times New Roman"/>
          </w:rPr>
          <w:fldChar w:fldCharType="begin"/>
        </w:r>
        <w:r w:rsidRPr="00A826BA">
          <w:rPr>
            <w:rFonts w:ascii="Times New Roman" w:hAnsi="Times New Roman"/>
          </w:rPr>
          <w:instrText xml:space="preserve"> PAGE   \* MERGEFORMAT </w:instrText>
        </w:r>
        <w:r w:rsidRPr="00A826BA">
          <w:rPr>
            <w:rFonts w:ascii="Times New Roman" w:hAnsi="Times New Roman"/>
          </w:rPr>
          <w:fldChar w:fldCharType="separate"/>
        </w:r>
        <w:r w:rsidR="006A7B3D">
          <w:rPr>
            <w:rFonts w:ascii="Times New Roman" w:hAnsi="Times New Roman"/>
            <w:noProof/>
          </w:rPr>
          <w:t>2</w:t>
        </w:r>
        <w:r w:rsidRPr="00A826BA">
          <w:rPr>
            <w:rFonts w:ascii="Times New Roman" w:hAnsi="Times New Roman"/>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460F"/>
    <w:multiLevelType w:val="hybridMultilevel"/>
    <w:tmpl w:val="F236C29E"/>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41D8452E"/>
    <w:multiLevelType w:val="hybridMultilevel"/>
    <w:tmpl w:val="07DE1280"/>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BA2E3A"/>
    <w:multiLevelType w:val="hybridMultilevel"/>
    <w:tmpl w:val="03260E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7E4A4F"/>
    <w:multiLevelType w:val="hybridMultilevel"/>
    <w:tmpl w:val="EC948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720"/>
  <w:drawingGridHorizontalSpacing w:val="110"/>
  <w:drawingGridVerticalSpacing w:val="200"/>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00tf90ktttwiefwx5vpde8x09e0wxpf2v2&quot;&gt;Ryosuke&lt;record-ids&gt;&lt;item&gt;90&lt;/item&gt;&lt;item&gt;93&lt;/item&gt;&lt;item&gt;95&lt;/item&gt;&lt;item&gt;106&lt;/item&gt;&lt;item&gt;129&lt;/item&gt;&lt;item&gt;452&lt;/item&gt;&lt;item&gt;470&lt;/item&gt;&lt;item&gt;577&lt;/item&gt;&lt;/record-ids&gt;&lt;/item&gt;&lt;/Libraries&gt;"/>
  </w:docVars>
  <w:rsids>
    <w:rsidRoot w:val="00EA7461"/>
    <w:rsid w:val="00006206"/>
    <w:rsid w:val="00006FA2"/>
    <w:rsid w:val="0000768E"/>
    <w:rsid w:val="00007976"/>
    <w:rsid w:val="000114E9"/>
    <w:rsid w:val="00011994"/>
    <w:rsid w:val="00012014"/>
    <w:rsid w:val="0001218C"/>
    <w:rsid w:val="00015DC8"/>
    <w:rsid w:val="00017663"/>
    <w:rsid w:val="00017ED9"/>
    <w:rsid w:val="0002044F"/>
    <w:rsid w:val="00022666"/>
    <w:rsid w:val="00026010"/>
    <w:rsid w:val="00026486"/>
    <w:rsid w:val="000268C5"/>
    <w:rsid w:val="00026C1F"/>
    <w:rsid w:val="00033C09"/>
    <w:rsid w:val="0004018B"/>
    <w:rsid w:val="000403B6"/>
    <w:rsid w:val="000419EB"/>
    <w:rsid w:val="0004519E"/>
    <w:rsid w:val="000458F9"/>
    <w:rsid w:val="00047082"/>
    <w:rsid w:val="00047625"/>
    <w:rsid w:val="00050EDB"/>
    <w:rsid w:val="00053CAD"/>
    <w:rsid w:val="000549AD"/>
    <w:rsid w:val="00054F99"/>
    <w:rsid w:val="000574D1"/>
    <w:rsid w:val="000611F3"/>
    <w:rsid w:val="00062B75"/>
    <w:rsid w:val="00064106"/>
    <w:rsid w:val="000646BA"/>
    <w:rsid w:val="00065682"/>
    <w:rsid w:val="00071FA3"/>
    <w:rsid w:val="000730FB"/>
    <w:rsid w:val="00073473"/>
    <w:rsid w:val="0007486A"/>
    <w:rsid w:val="00075E26"/>
    <w:rsid w:val="00075F77"/>
    <w:rsid w:val="0007667A"/>
    <w:rsid w:val="00076EBE"/>
    <w:rsid w:val="000771E7"/>
    <w:rsid w:val="00083C79"/>
    <w:rsid w:val="00085F8D"/>
    <w:rsid w:val="00086A0C"/>
    <w:rsid w:val="00087C64"/>
    <w:rsid w:val="000921D5"/>
    <w:rsid w:val="000937DA"/>
    <w:rsid w:val="0009462A"/>
    <w:rsid w:val="00095D25"/>
    <w:rsid w:val="00096BC1"/>
    <w:rsid w:val="000A2B81"/>
    <w:rsid w:val="000A7E56"/>
    <w:rsid w:val="000B2322"/>
    <w:rsid w:val="000B2D47"/>
    <w:rsid w:val="000B4637"/>
    <w:rsid w:val="000B63AA"/>
    <w:rsid w:val="000B6BF4"/>
    <w:rsid w:val="000C100C"/>
    <w:rsid w:val="000C691A"/>
    <w:rsid w:val="000C6EC7"/>
    <w:rsid w:val="000D45E9"/>
    <w:rsid w:val="000D5144"/>
    <w:rsid w:val="000D53C4"/>
    <w:rsid w:val="000D5949"/>
    <w:rsid w:val="000D6430"/>
    <w:rsid w:val="000D7E9F"/>
    <w:rsid w:val="000E0894"/>
    <w:rsid w:val="000E5296"/>
    <w:rsid w:val="000E622A"/>
    <w:rsid w:val="000F1261"/>
    <w:rsid w:val="000F49FC"/>
    <w:rsid w:val="000F515A"/>
    <w:rsid w:val="000F5AEF"/>
    <w:rsid w:val="000F5F5A"/>
    <w:rsid w:val="000F6A76"/>
    <w:rsid w:val="001012A0"/>
    <w:rsid w:val="0010254B"/>
    <w:rsid w:val="0010288C"/>
    <w:rsid w:val="00107E59"/>
    <w:rsid w:val="00112ACD"/>
    <w:rsid w:val="00114192"/>
    <w:rsid w:val="001157FC"/>
    <w:rsid w:val="0011591F"/>
    <w:rsid w:val="00116279"/>
    <w:rsid w:val="001177A2"/>
    <w:rsid w:val="0011783F"/>
    <w:rsid w:val="00117910"/>
    <w:rsid w:val="0012228E"/>
    <w:rsid w:val="00124000"/>
    <w:rsid w:val="00131118"/>
    <w:rsid w:val="001315D7"/>
    <w:rsid w:val="001315E2"/>
    <w:rsid w:val="0013327C"/>
    <w:rsid w:val="00135BCE"/>
    <w:rsid w:val="001364EF"/>
    <w:rsid w:val="00142911"/>
    <w:rsid w:val="00142F7D"/>
    <w:rsid w:val="001430CA"/>
    <w:rsid w:val="001437F3"/>
    <w:rsid w:val="00144E7C"/>
    <w:rsid w:val="0014741E"/>
    <w:rsid w:val="0015176C"/>
    <w:rsid w:val="00152AA4"/>
    <w:rsid w:val="00154038"/>
    <w:rsid w:val="00155918"/>
    <w:rsid w:val="00155C19"/>
    <w:rsid w:val="001566EA"/>
    <w:rsid w:val="001577AF"/>
    <w:rsid w:val="0016072D"/>
    <w:rsid w:val="001663EC"/>
    <w:rsid w:val="00166DA0"/>
    <w:rsid w:val="001716FB"/>
    <w:rsid w:val="00177E8D"/>
    <w:rsid w:val="001810B7"/>
    <w:rsid w:val="00181E02"/>
    <w:rsid w:val="00186083"/>
    <w:rsid w:val="00186952"/>
    <w:rsid w:val="00187B8B"/>
    <w:rsid w:val="00190E8C"/>
    <w:rsid w:val="00191B9C"/>
    <w:rsid w:val="00193389"/>
    <w:rsid w:val="00196107"/>
    <w:rsid w:val="001970C9"/>
    <w:rsid w:val="00197230"/>
    <w:rsid w:val="001A1BE6"/>
    <w:rsid w:val="001A2FAF"/>
    <w:rsid w:val="001A3D8B"/>
    <w:rsid w:val="001A5CD7"/>
    <w:rsid w:val="001A5E38"/>
    <w:rsid w:val="001A7074"/>
    <w:rsid w:val="001A7CF8"/>
    <w:rsid w:val="001A7F2A"/>
    <w:rsid w:val="001B0451"/>
    <w:rsid w:val="001B101B"/>
    <w:rsid w:val="001B47CE"/>
    <w:rsid w:val="001B4B2A"/>
    <w:rsid w:val="001B4E1F"/>
    <w:rsid w:val="001B5C4F"/>
    <w:rsid w:val="001B5F3E"/>
    <w:rsid w:val="001C0E1C"/>
    <w:rsid w:val="001C159E"/>
    <w:rsid w:val="001C228C"/>
    <w:rsid w:val="001C38D8"/>
    <w:rsid w:val="001C531F"/>
    <w:rsid w:val="001C5FCF"/>
    <w:rsid w:val="001D69C6"/>
    <w:rsid w:val="001D75A7"/>
    <w:rsid w:val="001E3596"/>
    <w:rsid w:val="001E3ADC"/>
    <w:rsid w:val="001E4023"/>
    <w:rsid w:val="001E4819"/>
    <w:rsid w:val="001F0AD3"/>
    <w:rsid w:val="001F36A0"/>
    <w:rsid w:val="001F4898"/>
    <w:rsid w:val="001F5E1A"/>
    <w:rsid w:val="002032B4"/>
    <w:rsid w:val="00205114"/>
    <w:rsid w:val="00207350"/>
    <w:rsid w:val="00207C37"/>
    <w:rsid w:val="0021084F"/>
    <w:rsid w:val="0021274B"/>
    <w:rsid w:val="00212E55"/>
    <w:rsid w:val="00214230"/>
    <w:rsid w:val="00214A65"/>
    <w:rsid w:val="00214D2A"/>
    <w:rsid w:val="00216A24"/>
    <w:rsid w:val="0022295F"/>
    <w:rsid w:val="002239A2"/>
    <w:rsid w:val="00224B8E"/>
    <w:rsid w:val="00224C4B"/>
    <w:rsid w:val="00226351"/>
    <w:rsid w:val="00226740"/>
    <w:rsid w:val="0023149C"/>
    <w:rsid w:val="00232132"/>
    <w:rsid w:val="0023267E"/>
    <w:rsid w:val="00234E6B"/>
    <w:rsid w:val="00240D72"/>
    <w:rsid w:val="00243712"/>
    <w:rsid w:val="00244FC2"/>
    <w:rsid w:val="002469D7"/>
    <w:rsid w:val="00250791"/>
    <w:rsid w:val="00253099"/>
    <w:rsid w:val="00254CA6"/>
    <w:rsid w:val="00255136"/>
    <w:rsid w:val="0025599A"/>
    <w:rsid w:val="00257474"/>
    <w:rsid w:val="0026381F"/>
    <w:rsid w:val="002639C7"/>
    <w:rsid w:val="00271288"/>
    <w:rsid w:val="002717F4"/>
    <w:rsid w:val="002726D9"/>
    <w:rsid w:val="0027305E"/>
    <w:rsid w:val="00274246"/>
    <w:rsid w:val="0027437D"/>
    <w:rsid w:val="00275E76"/>
    <w:rsid w:val="00276A3B"/>
    <w:rsid w:val="00280287"/>
    <w:rsid w:val="00282AB6"/>
    <w:rsid w:val="00283AA3"/>
    <w:rsid w:val="00284250"/>
    <w:rsid w:val="00284728"/>
    <w:rsid w:val="00286B90"/>
    <w:rsid w:val="00290F49"/>
    <w:rsid w:val="002918AB"/>
    <w:rsid w:val="00291E35"/>
    <w:rsid w:val="00292219"/>
    <w:rsid w:val="00293838"/>
    <w:rsid w:val="00296FEB"/>
    <w:rsid w:val="00297C6C"/>
    <w:rsid w:val="002A05D9"/>
    <w:rsid w:val="002A22D4"/>
    <w:rsid w:val="002B0A6C"/>
    <w:rsid w:val="002B0E47"/>
    <w:rsid w:val="002B31BD"/>
    <w:rsid w:val="002B4C92"/>
    <w:rsid w:val="002C1D3A"/>
    <w:rsid w:val="002C1EBA"/>
    <w:rsid w:val="002C22B4"/>
    <w:rsid w:val="002C27C5"/>
    <w:rsid w:val="002C3BF3"/>
    <w:rsid w:val="002C4CB8"/>
    <w:rsid w:val="002C4D85"/>
    <w:rsid w:val="002C5153"/>
    <w:rsid w:val="002C726B"/>
    <w:rsid w:val="002C7507"/>
    <w:rsid w:val="002C764E"/>
    <w:rsid w:val="002D1B81"/>
    <w:rsid w:val="002D3676"/>
    <w:rsid w:val="002D3F81"/>
    <w:rsid w:val="002D4C35"/>
    <w:rsid w:val="002E0550"/>
    <w:rsid w:val="002E1E0F"/>
    <w:rsid w:val="002E2654"/>
    <w:rsid w:val="002E4061"/>
    <w:rsid w:val="002E64FC"/>
    <w:rsid w:val="002E6A2B"/>
    <w:rsid w:val="002F0825"/>
    <w:rsid w:val="002F100C"/>
    <w:rsid w:val="002F4568"/>
    <w:rsid w:val="002F4671"/>
    <w:rsid w:val="002F77EE"/>
    <w:rsid w:val="002F7BE7"/>
    <w:rsid w:val="00302DA9"/>
    <w:rsid w:val="00303426"/>
    <w:rsid w:val="00307A19"/>
    <w:rsid w:val="00307D42"/>
    <w:rsid w:val="00310F99"/>
    <w:rsid w:val="003112C3"/>
    <w:rsid w:val="00311894"/>
    <w:rsid w:val="00311AEB"/>
    <w:rsid w:val="003131B2"/>
    <w:rsid w:val="00320BCE"/>
    <w:rsid w:val="00324661"/>
    <w:rsid w:val="00324CC4"/>
    <w:rsid w:val="0032505F"/>
    <w:rsid w:val="00325627"/>
    <w:rsid w:val="003258EB"/>
    <w:rsid w:val="003274A9"/>
    <w:rsid w:val="00330B6E"/>
    <w:rsid w:val="003315C7"/>
    <w:rsid w:val="003361F4"/>
    <w:rsid w:val="003373C0"/>
    <w:rsid w:val="00340600"/>
    <w:rsid w:val="00340896"/>
    <w:rsid w:val="00341026"/>
    <w:rsid w:val="00343496"/>
    <w:rsid w:val="00345B61"/>
    <w:rsid w:val="00347B99"/>
    <w:rsid w:val="00352070"/>
    <w:rsid w:val="00352944"/>
    <w:rsid w:val="0035477E"/>
    <w:rsid w:val="00355C51"/>
    <w:rsid w:val="003613F0"/>
    <w:rsid w:val="003623B2"/>
    <w:rsid w:val="003626AE"/>
    <w:rsid w:val="0036339F"/>
    <w:rsid w:val="0036419C"/>
    <w:rsid w:val="00364819"/>
    <w:rsid w:val="00364FE8"/>
    <w:rsid w:val="0036560D"/>
    <w:rsid w:val="0036774E"/>
    <w:rsid w:val="00367D2B"/>
    <w:rsid w:val="00367D97"/>
    <w:rsid w:val="00371C33"/>
    <w:rsid w:val="0037284C"/>
    <w:rsid w:val="0037356E"/>
    <w:rsid w:val="00374C6A"/>
    <w:rsid w:val="003751AD"/>
    <w:rsid w:val="0038083A"/>
    <w:rsid w:val="00381FEF"/>
    <w:rsid w:val="00383AC2"/>
    <w:rsid w:val="00383EC4"/>
    <w:rsid w:val="003842A6"/>
    <w:rsid w:val="00386539"/>
    <w:rsid w:val="003909BF"/>
    <w:rsid w:val="003914CF"/>
    <w:rsid w:val="003958D9"/>
    <w:rsid w:val="003A0181"/>
    <w:rsid w:val="003A03A6"/>
    <w:rsid w:val="003A3486"/>
    <w:rsid w:val="003A507F"/>
    <w:rsid w:val="003A6BF0"/>
    <w:rsid w:val="003B18D0"/>
    <w:rsid w:val="003B1F10"/>
    <w:rsid w:val="003B44F3"/>
    <w:rsid w:val="003B5985"/>
    <w:rsid w:val="003B5C74"/>
    <w:rsid w:val="003B703B"/>
    <w:rsid w:val="003C38AF"/>
    <w:rsid w:val="003C5DB0"/>
    <w:rsid w:val="003D0436"/>
    <w:rsid w:val="003D094A"/>
    <w:rsid w:val="003D0A54"/>
    <w:rsid w:val="003D1C92"/>
    <w:rsid w:val="003D1F29"/>
    <w:rsid w:val="003D2DAA"/>
    <w:rsid w:val="003D4F5C"/>
    <w:rsid w:val="003E4492"/>
    <w:rsid w:val="003E5837"/>
    <w:rsid w:val="003E703A"/>
    <w:rsid w:val="003E7DCB"/>
    <w:rsid w:val="003F2783"/>
    <w:rsid w:val="003F4F5C"/>
    <w:rsid w:val="003F57C5"/>
    <w:rsid w:val="003F6F47"/>
    <w:rsid w:val="00401092"/>
    <w:rsid w:val="00404779"/>
    <w:rsid w:val="004048BE"/>
    <w:rsid w:val="00404937"/>
    <w:rsid w:val="00405B4E"/>
    <w:rsid w:val="00405CC0"/>
    <w:rsid w:val="004069A4"/>
    <w:rsid w:val="00406A86"/>
    <w:rsid w:val="00406C83"/>
    <w:rsid w:val="004101C4"/>
    <w:rsid w:val="00413A68"/>
    <w:rsid w:val="00413F30"/>
    <w:rsid w:val="004150E2"/>
    <w:rsid w:val="0041581C"/>
    <w:rsid w:val="00420E4B"/>
    <w:rsid w:val="004265C9"/>
    <w:rsid w:val="0042710A"/>
    <w:rsid w:val="0043133D"/>
    <w:rsid w:val="00433267"/>
    <w:rsid w:val="0043540A"/>
    <w:rsid w:val="004374FC"/>
    <w:rsid w:val="00437A8F"/>
    <w:rsid w:val="00440B0E"/>
    <w:rsid w:val="0044151C"/>
    <w:rsid w:val="00442E7C"/>
    <w:rsid w:val="0044340B"/>
    <w:rsid w:val="00444507"/>
    <w:rsid w:val="00444B49"/>
    <w:rsid w:val="004502F4"/>
    <w:rsid w:val="004521AA"/>
    <w:rsid w:val="004569B6"/>
    <w:rsid w:val="00456E98"/>
    <w:rsid w:val="004572EE"/>
    <w:rsid w:val="00463D3D"/>
    <w:rsid w:val="00463D88"/>
    <w:rsid w:val="00465F8E"/>
    <w:rsid w:val="0046727D"/>
    <w:rsid w:val="00470FCE"/>
    <w:rsid w:val="00473658"/>
    <w:rsid w:val="004810CF"/>
    <w:rsid w:val="0048259C"/>
    <w:rsid w:val="0048332E"/>
    <w:rsid w:val="00484D8C"/>
    <w:rsid w:val="004852D1"/>
    <w:rsid w:val="004852E3"/>
    <w:rsid w:val="00485616"/>
    <w:rsid w:val="00485AF6"/>
    <w:rsid w:val="004860F6"/>
    <w:rsid w:val="00486170"/>
    <w:rsid w:val="0049605A"/>
    <w:rsid w:val="004962E1"/>
    <w:rsid w:val="004A2348"/>
    <w:rsid w:val="004A6160"/>
    <w:rsid w:val="004A66CE"/>
    <w:rsid w:val="004B008B"/>
    <w:rsid w:val="004B0FEF"/>
    <w:rsid w:val="004B10E5"/>
    <w:rsid w:val="004B1800"/>
    <w:rsid w:val="004B1A26"/>
    <w:rsid w:val="004C3EB4"/>
    <w:rsid w:val="004C44A1"/>
    <w:rsid w:val="004C48D0"/>
    <w:rsid w:val="004C6D01"/>
    <w:rsid w:val="004C766D"/>
    <w:rsid w:val="004D1D7A"/>
    <w:rsid w:val="004D26EE"/>
    <w:rsid w:val="004D3E3D"/>
    <w:rsid w:val="004E2AE4"/>
    <w:rsid w:val="004E2C1B"/>
    <w:rsid w:val="004E6DDA"/>
    <w:rsid w:val="004E7B8B"/>
    <w:rsid w:val="004E7BCC"/>
    <w:rsid w:val="004F155A"/>
    <w:rsid w:val="004F2346"/>
    <w:rsid w:val="004F24AE"/>
    <w:rsid w:val="004F3BC0"/>
    <w:rsid w:val="004F3C9B"/>
    <w:rsid w:val="004F5CE4"/>
    <w:rsid w:val="004F69D5"/>
    <w:rsid w:val="00500AA6"/>
    <w:rsid w:val="0050179B"/>
    <w:rsid w:val="005021EB"/>
    <w:rsid w:val="005051B1"/>
    <w:rsid w:val="005051E5"/>
    <w:rsid w:val="0051254C"/>
    <w:rsid w:val="00512EF1"/>
    <w:rsid w:val="00515D64"/>
    <w:rsid w:val="00516A00"/>
    <w:rsid w:val="00516A07"/>
    <w:rsid w:val="00517305"/>
    <w:rsid w:val="00520A49"/>
    <w:rsid w:val="005217FF"/>
    <w:rsid w:val="00522DD4"/>
    <w:rsid w:val="005261BA"/>
    <w:rsid w:val="0053060F"/>
    <w:rsid w:val="00530620"/>
    <w:rsid w:val="00537956"/>
    <w:rsid w:val="00542CDC"/>
    <w:rsid w:val="005433D2"/>
    <w:rsid w:val="0054430D"/>
    <w:rsid w:val="00544653"/>
    <w:rsid w:val="0054512A"/>
    <w:rsid w:val="0054764F"/>
    <w:rsid w:val="00550E4F"/>
    <w:rsid w:val="00551267"/>
    <w:rsid w:val="00554048"/>
    <w:rsid w:val="00554444"/>
    <w:rsid w:val="00555BCC"/>
    <w:rsid w:val="00556374"/>
    <w:rsid w:val="005609BD"/>
    <w:rsid w:val="005628D7"/>
    <w:rsid w:val="00566F68"/>
    <w:rsid w:val="00570770"/>
    <w:rsid w:val="00571D9A"/>
    <w:rsid w:val="005726CC"/>
    <w:rsid w:val="005744F5"/>
    <w:rsid w:val="005746BA"/>
    <w:rsid w:val="00574C50"/>
    <w:rsid w:val="0057580F"/>
    <w:rsid w:val="00575897"/>
    <w:rsid w:val="005768FB"/>
    <w:rsid w:val="00582208"/>
    <w:rsid w:val="0058245D"/>
    <w:rsid w:val="00583FE0"/>
    <w:rsid w:val="00587BAE"/>
    <w:rsid w:val="0059018E"/>
    <w:rsid w:val="0059127E"/>
    <w:rsid w:val="00593637"/>
    <w:rsid w:val="005938A9"/>
    <w:rsid w:val="0059415A"/>
    <w:rsid w:val="005950AC"/>
    <w:rsid w:val="00596264"/>
    <w:rsid w:val="00596ACE"/>
    <w:rsid w:val="00596F45"/>
    <w:rsid w:val="00597009"/>
    <w:rsid w:val="005A0BE8"/>
    <w:rsid w:val="005A3EF7"/>
    <w:rsid w:val="005A6720"/>
    <w:rsid w:val="005A73CD"/>
    <w:rsid w:val="005B2369"/>
    <w:rsid w:val="005B23E1"/>
    <w:rsid w:val="005B26B1"/>
    <w:rsid w:val="005B29BF"/>
    <w:rsid w:val="005B33FF"/>
    <w:rsid w:val="005B3564"/>
    <w:rsid w:val="005B3D95"/>
    <w:rsid w:val="005B5746"/>
    <w:rsid w:val="005B584E"/>
    <w:rsid w:val="005B6B5B"/>
    <w:rsid w:val="005B6FF1"/>
    <w:rsid w:val="005C01E2"/>
    <w:rsid w:val="005C2D7C"/>
    <w:rsid w:val="005C36F6"/>
    <w:rsid w:val="005C651C"/>
    <w:rsid w:val="005C7ED1"/>
    <w:rsid w:val="005D2EFE"/>
    <w:rsid w:val="005D4C71"/>
    <w:rsid w:val="005D54D3"/>
    <w:rsid w:val="005D69ED"/>
    <w:rsid w:val="005E0A9F"/>
    <w:rsid w:val="005E1F19"/>
    <w:rsid w:val="005E21B8"/>
    <w:rsid w:val="005E252B"/>
    <w:rsid w:val="005E2695"/>
    <w:rsid w:val="005E2891"/>
    <w:rsid w:val="005E2BEB"/>
    <w:rsid w:val="005E3BB2"/>
    <w:rsid w:val="005E5979"/>
    <w:rsid w:val="005E6F1F"/>
    <w:rsid w:val="005F2BFB"/>
    <w:rsid w:val="005F3FA9"/>
    <w:rsid w:val="005F5239"/>
    <w:rsid w:val="005F61E0"/>
    <w:rsid w:val="005F7646"/>
    <w:rsid w:val="006007A1"/>
    <w:rsid w:val="00604162"/>
    <w:rsid w:val="00604A39"/>
    <w:rsid w:val="0060661A"/>
    <w:rsid w:val="00606DED"/>
    <w:rsid w:val="00607D01"/>
    <w:rsid w:val="006107AB"/>
    <w:rsid w:val="00610857"/>
    <w:rsid w:val="006138A8"/>
    <w:rsid w:val="00617DAE"/>
    <w:rsid w:val="00620B4E"/>
    <w:rsid w:val="00621D04"/>
    <w:rsid w:val="00622326"/>
    <w:rsid w:val="006231F7"/>
    <w:rsid w:val="00623A82"/>
    <w:rsid w:val="00625D45"/>
    <w:rsid w:val="00626316"/>
    <w:rsid w:val="00626F8D"/>
    <w:rsid w:val="00627CAD"/>
    <w:rsid w:val="00627D84"/>
    <w:rsid w:val="00633C2B"/>
    <w:rsid w:val="00635C98"/>
    <w:rsid w:val="0063634B"/>
    <w:rsid w:val="00640DE5"/>
    <w:rsid w:val="00642ABF"/>
    <w:rsid w:val="006437DE"/>
    <w:rsid w:val="00645004"/>
    <w:rsid w:val="00646328"/>
    <w:rsid w:val="00651765"/>
    <w:rsid w:val="006532D0"/>
    <w:rsid w:val="00653377"/>
    <w:rsid w:val="00653A87"/>
    <w:rsid w:val="00654362"/>
    <w:rsid w:val="006547A2"/>
    <w:rsid w:val="00654F8D"/>
    <w:rsid w:val="00657824"/>
    <w:rsid w:val="0066028C"/>
    <w:rsid w:val="00661960"/>
    <w:rsid w:val="0066257F"/>
    <w:rsid w:val="00662725"/>
    <w:rsid w:val="006627B1"/>
    <w:rsid w:val="00664B10"/>
    <w:rsid w:val="0066640C"/>
    <w:rsid w:val="0067123D"/>
    <w:rsid w:val="00671D5C"/>
    <w:rsid w:val="00677F05"/>
    <w:rsid w:val="00681D40"/>
    <w:rsid w:val="00681F4E"/>
    <w:rsid w:val="00684560"/>
    <w:rsid w:val="00684E2A"/>
    <w:rsid w:val="00685259"/>
    <w:rsid w:val="00690A08"/>
    <w:rsid w:val="006910D7"/>
    <w:rsid w:val="00692273"/>
    <w:rsid w:val="00694174"/>
    <w:rsid w:val="006969F4"/>
    <w:rsid w:val="00696B02"/>
    <w:rsid w:val="00696D15"/>
    <w:rsid w:val="006A1A56"/>
    <w:rsid w:val="006A1BA1"/>
    <w:rsid w:val="006A29D3"/>
    <w:rsid w:val="006A3443"/>
    <w:rsid w:val="006A5106"/>
    <w:rsid w:val="006A641A"/>
    <w:rsid w:val="006A6B4C"/>
    <w:rsid w:val="006A7B3D"/>
    <w:rsid w:val="006B1441"/>
    <w:rsid w:val="006B3E2F"/>
    <w:rsid w:val="006B676C"/>
    <w:rsid w:val="006C3053"/>
    <w:rsid w:val="006C3F06"/>
    <w:rsid w:val="006C5494"/>
    <w:rsid w:val="006C5D35"/>
    <w:rsid w:val="006C6F97"/>
    <w:rsid w:val="006D2843"/>
    <w:rsid w:val="006D3411"/>
    <w:rsid w:val="006D50CA"/>
    <w:rsid w:val="006E2B65"/>
    <w:rsid w:val="006E5EEC"/>
    <w:rsid w:val="006E7B5E"/>
    <w:rsid w:val="006E7CB9"/>
    <w:rsid w:val="006F2386"/>
    <w:rsid w:val="006F2B87"/>
    <w:rsid w:val="006F33C1"/>
    <w:rsid w:val="006F3DD9"/>
    <w:rsid w:val="00700FA2"/>
    <w:rsid w:val="00702AB2"/>
    <w:rsid w:val="00704900"/>
    <w:rsid w:val="0070627E"/>
    <w:rsid w:val="007070F3"/>
    <w:rsid w:val="0070768D"/>
    <w:rsid w:val="00707968"/>
    <w:rsid w:val="00710B30"/>
    <w:rsid w:val="007119A6"/>
    <w:rsid w:val="007128AD"/>
    <w:rsid w:val="007155A3"/>
    <w:rsid w:val="0071563D"/>
    <w:rsid w:val="0071693C"/>
    <w:rsid w:val="0071765D"/>
    <w:rsid w:val="007178E0"/>
    <w:rsid w:val="00723599"/>
    <w:rsid w:val="00731704"/>
    <w:rsid w:val="007331E9"/>
    <w:rsid w:val="00740DDA"/>
    <w:rsid w:val="0074335D"/>
    <w:rsid w:val="00750782"/>
    <w:rsid w:val="00751DE1"/>
    <w:rsid w:val="00752204"/>
    <w:rsid w:val="0075262E"/>
    <w:rsid w:val="007531A9"/>
    <w:rsid w:val="0075470E"/>
    <w:rsid w:val="0075740C"/>
    <w:rsid w:val="007574E3"/>
    <w:rsid w:val="00761265"/>
    <w:rsid w:val="007616BF"/>
    <w:rsid w:val="00761787"/>
    <w:rsid w:val="00761AA6"/>
    <w:rsid w:val="00762F8A"/>
    <w:rsid w:val="007655D8"/>
    <w:rsid w:val="007670E0"/>
    <w:rsid w:val="00770F9A"/>
    <w:rsid w:val="00771940"/>
    <w:rsid w:val="00773A6A"/>
    <w:rsid w:val="0077691C"/>
    <w:rsid w:val="00776CDB"/>
    <w:rsid w:val="00776DEA"/>
    <w:rsid w:val="00780E1B"/>
    <w:rsid w:val="00780F71"/>
    <w:rsid w:val="00786F51"/>
    <w:rsid w:val="00787DD2"/>
    <w:rsid w:val="0079161A"/>
    <w:rsid w:val="007928FD"/>
    <w:rsid w:val="00792AFA"/>
    <w:rsid w:val="00795ABE"/>
    <w:rsid w:val="00796245"/>
    <w:rsid w:val="00796321"/>
    <w:rsid w:val="00797C0C"/>
    <w:rsid w:val="007A1A62"/>
    <w:rsid w:val="007A2097"/>
    <w:rsid w:val="007A3B4A"/>
    <w:rsid w:val="007A6D61"/>
    <w:rsid w:val="007B0490"/>
    <w:rsid w:val="007B0706"/>
    <w:rsid w:val="007B0A6F"/>
    <w:rsid w:val="007B5B93"/>
    <w:rsid w:val="007B6185"/>
    <w:rsid w:val="007B6386"/>
    <w:rsid w:val="007B724F"/>
    <w:rsid w:val="007C0AE9"/>
    <w:rsid w:val="007C0D6C"/>
    <w:rsid w:val="007C251F"/>
    <w:rsid w:val="007D08D2"/>
    <w:rsid w:val="007D23A9"/>
    <w:rsid w:val="007D7BC1"/>
    <w:rsid w:val="007E0DC2"/>
    <w:rsid w:val="007E1A42"/>
    <w:rsid w:val="007E6936"/>
    <w:rsid w:val="007E7E6E"/>
    <w:rsid w:val="007F1A4E"/>
    <w:rsid w:val="007F28CC"/>
    <w:rsid w:val="007F44EE"/>
    <w:rsid w:val="007F65F8"/>
    <w:rsid w:val="00805725"/>
    <w:rsid w:val="0080750B"/>
    <w:rsid w:val="00810AA6"/>
    <w:rsid w:val="00812550"/>
    <w:rsid w:val="00812F84"/>
    <w:rsid w:val="008152E6"/>
    <w:rsid w:val="0081671F"/>
    <w:rsid w:val="008232DE"/>
    <w:rsid w:val="00824248"/>
    <w:rsid w:val="0082473A"/>
    <w:rsid w:val="00824B1B"/>
    <w:rsid w:val="00824B9E"/>
    <w:rsid w:val="00827FB6"/>
    <w:rsid w:val="008318B9"/>
    <w:rsid w:val="0083203E"/>
    <w:rsid w:val="008373F4"/>
    <w:rsid w:val="008378DD"/>
    <w:rsid w:val="00837F8D"/>
    <w:rsid w:val="0084037D"/>
    <w:rsid w:val="00851FCA"/>
    <w:rsid w:val="0085284E"/>
    <w:rsid w:val="008553F3"/>
    <w:rsid w:val="008557EC"/>
    <w:rsid w:val="008558F3"/>
    <w:rsid w:val="00857734"/>
    <w:rsid w:val="008577E6"/>
    <w:rsid w:val="008608E2"/>
    <w:rsid w:val="0086149A"/>
    <w:rsid w:val="00862A01"/>
    <w:rsid w:val="00862E4D"/>
    <w:rsid w:val="00862EF0"/>
    <w:rsid w:val="008633BF"/>
    <w:rsid w:val="00864773"/>
    <w:rsid w:val="00867512"/>
    <w:rsid w:val="00871740"/>
    <w:rsid w:val="00872526"/>
    <w:rsid w:val="008737F6"/>
    <w:rsid w:val="00874C86"/>
    <w:rsid w:val="00884120"/>
    <w:rsid w:val="008845DD"/>
    <w:rsid w:val="00891704"/>
    <w:rsid w:val="00892A60"/>
    <w:rsid w:val="00892BA1"/>
    <w:rsid w:val="008931A5"/>
    <w:rsid w:val="008941AC"/>
    <w:rsid w:val="0089510C"/>
    <w:rsid w:val="008A08A2"/>
    <w:rsid w:val="008A1412"/>
    <w:rsid w:val="008A24F7"/>
    <w:rsid w:val="008A28E2"/>
    <w:rsid w:val="008A53F0"/>
    <w:rsid w:val="008A5E0B"/>
    <w:rsid w:val="008A7F66"/>
    <w:rsid w:val="008B1740"/>
    <w:rsid w:val="008B1B09"/>
    <w:rsid w:val="008B2DA8"/>
    <w:rsid w:val="008B578E"/>
    <w:rsid w:val="008B5814"/>
    <w:rsid w:val="008B7470"/>
    <w:rsid w:val="008C4163"/>
    <w:rsid w:val="008C529C"/>
    <w:rsid w:val="008C538A"/>
    <w:rsid w:val="008D13E5"/>
    <w:rsid w:val="008D214B"/>
    <w:rsid w:val="008D4AA2"/>
    <w:rsid w:val="008D4E10"/>
    <w:rsid w:val="008D5D65"/>
    <w:rsid w:val="008D650E"/>
    <w:rsid w:val="008D7958"/>
    <w:rsid w:val="008E0FB2"/>
    <w:rsid w:val="008E1F41"/>
    <w:rsid w:val="008E2627"/>
    <w:rsid w:val="008E4DB1"/>
    <w:rsid w:val="008E5A85"/>
    <w:rsid w:val="008F04A6"/>
    <w:rsid w:val="008F0F54"/>
    <w:rsid w:val="008F1E8B"/>
    <w:rsid w:val="008F4499"/>
    <w:rsid w:val="008F471D"/>
    <w:rsid w:val="008F677A"/>
    <w:rsid w:val="008F6D24"/>
    <w:rsid w:val="009026E3"/>
    <w:rsid w:val="00903D9F"/>
    <w:rsid w:val="009042CF"/>
    <w:rsid w:val="0090683B"/>
    <w:rsid w:val="00912E01"/>
    <w:rsid w:val="00914B2E"/>
    <w:rsid w:val="00915C87"/>
    <w:rsid w:val="00917D3B"/>
    <w:rsid w:val="00921752"/>
    <w:rsid w:val="009219D1"/>
    <w:rsid w:val="00922482"/>
    <w:rsid w:val="00924F8A"/>
    <w:rsid w:val="00925BB9"/>
    <w:rsid w:val="0092707C"/>
    <w:rsid w:val="0093007C"/>
    <w:rsid w:val="00931646"/>
    <w:rsid w:val="0093210D"/>
    <w:rsid w:val="00932197"/>
    <w:rsid w:val="00933D58"/>
    <w:rsid w:val="0093406D"/>
    <w:rsid w:val="009377D1"/>
    <w:rsid w:val="009406EC"/>
    <w:rsid w:val="00950BE6"/>
    <w:rsid w:val="00950C63"/>
    <w:rsid w:val="009537B8"/>
    <w:rsid w:val="00955BA0"/>
    <w:rsid w:val="00957F7D"/>
    <w:rsid w:val="00963D7A"/>
    <w:rsid w:val="00964824"/>
    <w:rsid w:val="00966950"/>
    <w:rsid w:val="00966C73"/>
    <w:rsid w:val="0096714F"/>
    <w:rsid w:val="0096720E"/>
    <w:rsid w:val="00970BEE"/>
    <w:rsid w:val="00970FDC"/>
    <w:rsid w:val="00972BB3"/>
    <w:rsid w:val="00973C51"/>
    <w:rsid w:val="009741A5"/>
    <w:rsid w:val="0097473D"/>
    <w:rsid w:val="0097481E"/>
    <w:rsid w:val="00981772"/>
    <w:rsid w:val="00981905"/>
    <w:rsid w:val="0098473E"/>
    <w:rsid w:val="00985041"/>
    <w:rsid w:val="009854B7"/>
    <w:rsid w:val="009856C8"/>
    <w:rsid w:val="009873FC"/>
    <w:rsid w:val="00990128"/>
    <w:rsid w:val="00992C65"/>
    <w:rsid w:val="009934F2"/>
    <w:rsid w:val="0099490C"/>
    <w:rsid w:val="0099728A"/>
    <w:rsid w:val="009A1554"/>
    <w:rsid w:val="009A22EE"/>
    <w:rsid w:val="009A248D"/>
    <w:rsid w:val="009A26F2"/>
    <w:rsid w:val="009A49E4"/>
    <w:rsid w:val="009A4A82"/>
    <w:rsid w:val="009A7A87"/>
    <w:rsid w:val="009B00FE"/>
    <w:rsid w:val="009B17FF"/>
    <w:rsid w:val="009B181E"/>
    <w:rsid w:val="009B31D8"/>
    <w:rsid w:val="009B31E4"/>
    <w:rsid w:val="009B3C3B"/>
    <w:rsid w:val="009B43D2"/>
    <w:rsid w:val="009B48B6"/>
    <w:rsid w:val="009B5729"/>
    <w:rsid w:val="009B6F24"/>
    <w:rsid w:val="009B73B8"/>
    <w:rsid w:val="009C0688"/>
    <w:rsid w:val="009C0D39"/>
    <w:rsid w:val="009C1E34"/>
    <w:rsid w:val="009C3512"/>
    <w:rsid w:val="009C484F"/>
    <w:rsid w:val="009C4BAC"/>
    <w:rsid w:val="009D376D"/>
    <w:rsid w:val="009D40D8"/>
    <w:rsid w:val="009E108E"/>
    <w:rsid w:val="009E1454"/>
    <w:rsid w:val="009E1E69"/>
    <w:rsid w:val="009E4333"/>
    <w:rsid w:val="009E71B1"/>
    <w:rsid w:val="009E7BF7"/>
    <w:rsid w:val="009F05F5"/>
    <w:rsid w:val="009F219A"/>
    <w:rsid w:val="009F2F54"/>
    <w:rsid w:val="009F45BC"/>
    <w:rsid w:val="009F6836"/>
    <w:rsid w:val="009F69E5"/>
    <w:rsid w:val="009F7032"/>
    <w:rsid w:val="009F7D4E"/>
    <w:rsid w:val="00A01440"/>
    <w:rsid w:val="00A03485"/>
    <w:rsid w:val="00A0373C"/>
    <w:rsid w:val="00A043B7"/>
    <w:rsid w:val="00A04E20"/>
    <w:rsid w:val="00A106FB"/>
    <w:rsid w:val="00A10732"/>
    <w:rsid w:val="00A11AE3"/>
    <w:rsid w:val="00A12885"/>
    <w:rsid w:val="00A12E47"/>
    <w:rsid w:val="00A14CFB"/>
    <w:rsid w:val="00A1508D"/>
    <w:rsid w:val="00A201FD"/>
    <w:rsid w:val="00A20871"/>
    <w:rsid w:val="00A209E6"/>
    <w:rsid w:val="00A21A65"/>
    <w:rsid w:val="00A228F5"/>
    <w:rsid w:val="00A23245"/>
    <w:rsid w:val="00A23ED8"/>
    <w:rsid w:val="00A240AF"/>
    <w:rsid w:val="00A2451F"/>
    <w:rsid w:val="00A259F6"/>
    <w:rsid w:val="00A272F5"/>
    <w:rsid w:val="00A27931"/>
    <w:rsid w:val="00A33A24"/>
    <w:rsid w:val="00A42033"/>
    <w:rsid w:val="00A437BC"/>
    <w:rsid w:val="00A442CE"/>
    <w:rsid w:val="00A45658"/>
    <w:rsid w:val="00A4565C"/>
    <w:rsid w:val="00A45A53"/>
    <w:rsid w:val="00A45F5F"/>
    <w:rsid w:val="00A50958"/>
    <w:rsid w:val="00A520A0"/>
    <w:rsid w:val="00A52757"/>
    <w:rsid w:val="00A529B4"/>
    <w:rsid w:val="00A55599"/>
    <w:rsid w:val="00A573CE"/>
    <w:rsid w:val="00A57569"/>
    <w:rsid w:val="00A6203C"/>
    <w:rsid w:val="00A62D73"/>
    <w:rsid w:val="00A6308B"/>
    <w:rsid w:val="00A64611"/>
    <w:rsid w:val="00A6670A"/>
    <w:rsid w:val="00A70C92"/>
    <w:rsid w:val="00A71327"/>
    <w:rsid w:val="00A71CBF"/>
    <w:rsid w:val="00A73BE5"/>
    <w:rsid w:val="00A75161"/>
    <w:rsid w:val="00A76EB7"/>
    <w:rsid w:val="00A80BD1"/>
    <w:rsid w:val="00A818A3"/>
    <w:rsid w:val="00A826BA"/>
    <w:rsid w:val="00A836D9"/>
    <w:rsid w:val="00A84896"/>
    <w:rsid w:val="00A86535"/>
    <w:rsid w:val="00A86E46"/>
    <w:rsid w:val="00A87613"/>
    <w:rsid w:val="00A90262"/>
    <w:rsid w:val="00A91220"/>
    <w:rsid w:val="00A93CDD"/>
    <w:rsid w:val="00A93E19"/>
    <w:rsid w:val="00A94608"/>
    <w:rsid w:val="00A95BDB"/>
    <w:rsid w:val="00A97843"/>
    <w:rsid w:val="00AA0B3C"/>
    <w:rsid w:val="00AA13B6"/>
    <w:rsid w:val="00AA325A"/>
    <w:rsid w:val="00AA42AD"/>
    <w:rsid w:val="00AA5331"/>
    <w:rsid w:val="00AA7BC0"/>
    <w:rsid w:val="00AB2BDB"/>
    <w:rsid w:val="00AB503A"/>
    <w:rsid w:val="00AB5E0F"/>
    <w:rsid w:val="00AB644F"/>
    <w:rsid w:val="00AB704A"/>
    <w:rsid w:val="00AC1949"/>
    <w:rsid w:val="00AC7CF9"/>
    <w:rsid w:val="00AD2431"/>
    <w:rsid w:val="00AD3828"/>
    <w:rsid w:val="00AD5CFB"/>
    <w:rsid w:val="00AE0B4F"/>
    <w:rsid w:val="00AE1C9D"/>
    <w:rsid w:val="00AE28A6"/>
    <w:rsid w:val="00AE4361"/>
    <w:rsid w:val="00AE5000"/>
    <w:rsid w:val="00AE5396"/>
    <w:rsid w:val="00AE692B"/>
    <w:rsid w:val="00AF0C05"/>
    <w:rsid w:val="00AF1214"/>
    <w:rsid w:val="00AF27BA"/>
    <w:rsid w:val="00AF465C"/>
    <w:rsid w:val="00AF5075"/>
    <w:rsid w:val="00AF583F"/>
    <w:rsid w:val="00AF730A"/>
    <w:rsid w:val="00B004F6"/>
    <w:rsid w:val="00B01427"/>
    <w:rsid w:val="00B01920"/>
    <w:rsid w:val="00B04098"/>
    <w:rsid w:val="00B0586E"/>
    <w:rsid w:val="00B06713"/>
    <w:rsid w:val="00B06F2D"/>
    <w:rsid w:val="00B07326"/>
    <w:rsid w:val="00B07761"/>
    <w:rsid w:val="00B10661"/>
    <w:rsid w:val="00B107E2"/>
    <w:rsid w:val="00B10CC5"/>
    <w:rsid w:val="00B139E4"/>
    <w:rsid w:val="00B14DE5"/>
    <w:rsid w:val="00B1592F"/>
    <w:rsid w:val="00B16BC2"/>
    <w:rsid w:val="00B226F3"/>
    <w:rsid w:val="00B25B65"/>
    <w:rsid w:val="00B268F9"/>
    <w:rsid w:val="00B27737"/>
    <w:rsid w:val="00B35887"/>
    <w:rsid w:val="00B36664"/>
    <w:rsid w:val="00B36C35"/>
    <w:rsid w:val="00B414A1"/>
    <w:rsid w:val="00B41D43"/>
    <w:rsid w:val="00B47010"/>
    <w:rsid w:val="00B47807"/>
    <w:rsid w:val="00B51EC8"/>
    <w:rsid w:val="00B51EE0"/>
    <w:rsid w:val="00B54417"/>
    <w:rsid w:val="00B56A39"/>
    <w:rsid w:val="00B56C6A"/>
    <w:rsid w:val="00B5712D"/>
    <w:rsid w:val="00B5763F"/>
    <w:rsid w:val="00B64208"/>
    <w:rsid w:val="00B6738A"/>
    <w:rsid w:val="00B7116E"/>
    <w:rsid w:val="00B7364E"/>
    <w:rsid w:val="00B74395"/>
    <w:rsid w:val="00B74694"/>
    <w:rsid w:val="00B76D29"/>
    <w:rsid w:val="00B81979"/>
    <w:rsid w:val="00B826B4"/>
    <w:rsid w:val="00B82C6E"/>
    <w:rsid w:val="00B849F1"/>
    <w:rsid w:val="00B86C39"/>
    <w:rsid w:val="00B97D22"/>
    <w:rsid w:val="00BA08E6"/>
    <w:rsid w:val="00BA0CB0"/>
    <w:rsid w:val="00BA5CD2"/>
    <w:rsid w:val="00BA5D02"/>
    <w:rsid w:val="00BA6455"/>
    <w:rsid w:val="00BB0565"/>
    <w:rsid w:val="00BB1FF3"/>
    <w:rsid w:val="00BB3888"/>
    <w:rsid w:val="00BC3FB1"/>
    <w:rsid w:val="00BC5230"/>
    <w:rsid w:val="00BC594A"/>
    <w:rsid w:val="00BC5DB7"/>
    <w:rsid w:val="00BC6382"/>
    <w:rsid w:val="00BC64C7"/>
    <w:rsid w:val="00BD011E"/>
    <w:rsid w:val="00BD21B3"/>
    <w:rsid w:val="00BD224C"/>
    <w:rsid w:val="00BD3C95"/>
    <w:rsid w:val="00BD42F6"/>
    <w:rsid w:val="00BD503A"/>
    <w:rsid w:val="00BD7BDE"/>
    <w:rsid w:val="00BE2B94"/>
    <w:rsid w:val="00BE32BE"/>
    <w:rsid w:val="00BE5ECF"/>
    <w:rsid w:val="00BE71AE"/>
    <w:rsid w:val="00BF0A71"/>
    <w:rsid w:val="00BF0F77"/>
    <w:rsid w:val="00BF1A39"/>
    <w:rsid w:val="00BF4A66"/>
    <w:rsid w:val="00BF7029"/>
    <w:rsid w:val="00BF73C5"/>
    <w:rsid w:val="00C00136"/>
    <w:rsid w:val="00C0031B"/>
    <w:rsid w:val="00C00A81"/>
    <w:rsid w:val="00C011A1"/>
    <w:rsid w:val="00C01C77"/>
    <w:rsid w:val="00C03BC0"/>
    <w:rsid w:val="00C05234"/>
    <w:rsid w:val="00C06F48"/>
    <w:rsid w:val="00C07126"/>
    <w:rsid w:val="00C07B8E"/>
    <w:rsid w:val="00C12C03"/>
    <w:rsid w:val="00C15276"/>
    <w:rsid w:val="00C165EC"/>
    <w:rsid w:val="00C17D96"/>
    <w:rsid w:val="00C21D8C"/>
    <w:rsid w:val="00C21DE7"/>
    <w:rsid w:val="00C224C6"/>
    <w:rsid w:val="00C2304E"/>
    <w:rsid w:val="00C250B9"/>
    <w:rsid w:val="00C254B2"/>
    <w:rsid w:val="00C274FA"/>
    <w:rsid w:val="00C27899"/>
    <w:rsid w:val="00C304CB"/>
    <w:rsid w:val="00C356C6"/>
    <w:rsid w:val="00C358B5"/>
    <w:rsid w:val="00C35D1B"/>
    <w:rsid w:val="00C43237"/>
    <w:rsid w:val="00C436FE"/>
    <w:rsid w:val="00C45B54"/>
    <w:rsid w:val="00C4657E"/>
    <w:rsid w:val="00C473D5"/>
    <w:rsid w:val="00C47CFF"/>
    <w:rsid w:val="00C47E20"/>
    <w:rsid w:val="00C5149A"/>
    <w:rsid w:val="00C54546"/>
    <w:rsid w:val="00C57FA9"/>
    <w:rsid w:val="00C600C7"/>
    <w:rsid w:val="00C60F3A"/>
    <w:rsid w:val="00C61B81"/>
    <w:rsid w:val="00C62204"/>
    <w:rsid w:val="00C63815"/>
    <w:rsid w:val="00C63CE2"/>
    <w:rsid w:val="00C67B34"/>
    <w:rsid w:val="00C727AF"/>
    <w:rsid w:val="00C73276"/>
    <w:rsid w:val="00C74738"/>
    <w:rsid w:val="00C755CA"/>
    <w:rsid w:val="00C83822"/>
    <w:rsid w:val="00C84237"/>
    <w:rsid w:val="00C84B86"/>
    <w:rsid w:val="00C90A8C"/>
    <w:rsid w:val="00C92FD4"/>
    <w:rsid w:val="00C94B9D"/>
    <w:rsid w:val="00C95638"/>
    <w:rsid w:val="00CA391F"/>
    <w:rsid w:val="00CA4DA8"/>
    <w:rsid w:val="00CA6786"/>
    <w:rsid w:val="00CA6E7B"/>
    <w:rsid w:val="00CB0572"/>
    <w:rsid w:val="00CB0B79"/>
    <w:rsid w:val="00CB453C"/>
    <w:rsid w:val="00CB4E1B"/>
    <w:rsid w:val="00CB6055"/>
    <w:rsid w:val="00CB61EE"/>
    <w:rsid w:val="00CC17B1"/>
    <w:rsid w:val="00CC3B7B"/>
    <w:rsid w:val="00CC3C0E"/>
    <w:rsid w:val="00CC3DF2"/>
    <w:rsid w:val="00CC3E10"/>
    <w:rsid w:val="00CC3F7A"/>
    <w:rsid w:val="00CC40E0"/>
    <w:rsid w:val="00CC5FAB"/>
    <w:rsid w:val="00CD1580"/>
    <w:rsid w:val="00CD275B"/>
    <w:rsid w:val="00CD430D"/>
    <w:rsid w:val="00CD4E2E"/>
    <w:rsid w:val="00CD64D8"/>
    <w:rsid w:val="00CE0013"/>
    <w:rsid w:val="00CE034F"/>
    <w:rsid w:val="00CE4292"/>
    <w:rsid w:val="00CE4EA8"/>
    <w:rsid w:val="00CE6F8F"/>
    <w:rsid w:val="00CE722D"/>
    <w:rsid w:val="00CE773E"/>
    <w:rsid w:val="00CF027B"/>
    <w:rsid w:val="00CF09ED"/>
    <w:rsid w:val="00CF0AE6"/>
    <w:rsid w:val="00CF181A"/>
    <w:rsid w:val="00CF52FA"/>
    <w:rsid w:val="00CF5402"/>
    <w:rsid w:val="00D02850"/>
    <w:rsid w:val="00D0472F"/>
    <w:rsid w:val="00D048D6"/>
    <w:rsid w:val="00D054D2"/>
    <w:rsid w:val="00D05D0A"/>
    <w:rsid w:val="00D05EE1"/>
    <w:rsid w:val="00D105BF"/>
    <w:rsid w:val="00D10E4D"/>
    <w:rsid w:val="00D13196"/>
    <w:rsid w:val="00D134FD"/>
    <w:rsid w:val="00D16196"/>
    <w:rsid w:val="00D20AD8"/>
    <w:rsid w:val="00D2333A"/>
    <w:rsid w:val="00D2350E"/>
    <w:rsid w:val="00D24DD9"/>
    <w:rsid w:val="00D255A0"/>
    <w:rsid w:val="00D262CF"/>
    <w:rsid w:val="00D26C1A"/>
    <w:rsid w:val="00D274AF"/>
    <w:rsid w:val="00D27652"/>
    <w:rsid w:val="00D3008C"/>
    <w:rsid w:val="00D31E3E"/>
    <w:rsid w:val="00D33E1F"/>
    <w:rsid w:val="00D346FA"/>
    <w:rsid w:val="00D34937"/>
    <w:rsid w:val="00D35B31"/>
    <w:rsid w:val="00D4325A"/>
    <w:rsid w:val="00D44C16"/>
    <w:rsid w:val="00D45C39"/>
    <w:rsid w:val="00D478EF"/>
    <w:rsid w:val="00D509E8"/>
    <w:rsid w:val="00D50B10"/>
    <w:rsid w:val="00D50DD9"/>
    <w:rsid w:val="00D5186C"/>
    <w:rsid w:val="00D52A8D"/>
    <w:rsid w:val="00D53B0F"/>
    <w:rsid w:val="00D60860"/>
    <w:rsid w:val="00D61F2E"/>
    <w:rsid w:val="00D66944"/>
    <w:rsid w:val="00D66BA1"/>
    <w:rsid w:val="00D70E7C"/>
    <w:rsid w:val="00D7339B"/>
    <w:rsid w:val="00D75DF8"/>
    <w:rsid w:val="00D7606A"/>
    <w:rsid w:val="00D77948"/>
    <w:rsid w:val="00D80F5D"/>
    <w:rsid w:val="00D81F9D"/>
    <w:rsid w:val="00D83A56"/>
    <w:rsid w:val="00D83CC2"/>
    <w:rsid w:val="00D8658C"/>
    <w:rsid w:val="00D86E5B"/>
    <w:rsid w:val="00D901B5"/>
    <w:rsid w:val="00D90C81"/>
    <w:rsid w:val="00D910B2"/>
    <w:rsid w:val="00D92D8A"/>
    <w:rsid w:val="00D938C1"/>
    <w:rsid w:val="00D93EE6"/>
    <w:rsid w:val="00D94308"/>
    <w:rsid w:val="00D9791E"/>
    <w:rsid w:val="00DA5F6F"/>
    <w:rsid w:val="00DA7C4A"/>
    <w:rsid w:val="00DB3858"/>
    <w:rsid w:val="00DB442E"/>
    <w:rsid w:val="00DB45AF"/>
    <w:rsid w:val="00DB515F"/>
    <w:rsid w:val="00DB5613"/>
    <w:rsid w:val="00DC144B"/>
    <w:rsid w:val="00DC1FDB"/>
    <w:rsid w:val="00DC2DF9"/>
    <w:rsid w:val="00DC42E8"/>
    <w:rsid w:val="00DD0439"/>
    <w:rsid w:val="00DD36CA"/>
    <w:rsid w:val="00DD4709"/>
    <w:rsid w:val="00DD7B53"/>
    <w:rsid w:val="00DE0607"/>
    <w:rsid w:val="00DE47B0"/>
    <w:rsid w:val="00DE55BF"/>
    <w:rsid w:val="00DE7B88"/>
    <w:rsid w:val="00DF1846"/>
    <w:rsid w:val="00DF46C0"/>
    <w:rsid w:val="00DF6165"/>
    <w:rsid w:val="00DF7F06"/>
    <w:rsid w:val="00E00867"/>
    <w:rsid w:val="00E01BEE"/>
    <w:rsid w:val="00E0313F"/>
    <w:rsid w:val="00E038A9"/>
    <w:rsid w:val="00E03AE4"/>
    <w:rsid w:val="00E044CD"/>
    <w:rsid w:val="00E04F42"/>
    <w:rsid w:val="00E0677E"/>
    <w:rsid w:val="00E071B7"/>
    <w:rsid w:val="00E078DF"/>
    <w:rsid w:val="00E07F5F"/>
    <w:rsid w:val="00E12ED4"/>
    <w:rsid w:val="00E13C29"/>
    <w:rsid w:val="00E2063A"/>
    <w:rsid w:val="00E2107A"/>
    <w:rsid w:val="00E23D93"/>
    <w:rsid w:val="00E2696F"/>
    <w:rsid w:val="00E33368"/>
    <w:rsid w:val="00E340A7"/>
    <w:rsid w:val="00E345CC"/>
    <w:rsid w:val="00E35541"/>
    <w:rsid w:val="00E35DED"/>
    <w:rsid w:val="00E429D8"/>
    <w:rsid w:val="00E42B2B"/>
    <w:rsid w:val="00E44020"/>
    <w:rsid w:val="00E45EC7"/>
    <w:rsid w:val="00E46ACF"/>
    <w:rsid w:val="00E46D83"/>
    <w:rsid w:val="00E475A1"/>
    <w:rsid w:val="00E518EF"/>
    <w:rsid w:val="00E51B84"/>
    <w:rsid w:val="00E51D58"/>
    <w:rsid w:val="00E52DEC"/>
    <w:rsid w:val="00E52E2A"/>
    <w:rsid w:val="00E52EF5"/>
    <w:rsid w:val="00E53A21"/>
    <w:rsid w:val="00E5402E"/>
    <w:rsid w:val="00E548B6"/>
    <w:rsid w:val="00E55D07"/>
    <w:rsid w:val="00E575DB"/>
    <w:rsid w:val="00E60326"/>
    <w:rsid w:val="00E612BB"/>
    <w:rsid w:val="00E61ACA"/>
    <w:rsid w:val="00E64444"/>
    <w:rsid w:val="00E66718"/>
    <w:rsid w:val="00E66741"/>
    <w:rsid w:val="00E66A3C"/>
    <w:rsid w:val="00E746D5"/>
    <w:rsid w:val="00E75F1A"/>
    <w:rsid w:val="00E76B59"/>
    <w:rsid w:val="00E7748D"/>
    <w:rsid w:val="00E8073F"/>
    <w:rsid w:val="00E8116D"/>
    <w:rsid w:val="00E838A7"/>
    <w:rsid w:val="00E8509C"/>
    <w:rsid w:val="00E86AFD"/>
    <w:rsid w:val="00E87D37"/>
    <w:rsid w:val="00E90185"/>
    <w:rsid w:val="00E90E19"/>
    <w:rsid w:val="00E92A09"/>
    <w:rsid w:val="00E93E30"/>
    <w:rsid w:val="00E94098"/>
    <w:rsid w:val="00E94A23"/>
    <w:rsid w:val="00E94C41"/>
    <w:rsid w:val="00EA0E3B"/>
    <w:rsid w:val="00EA193B"/>
    <w:rsid w:val="00EA3E05"/>
    <w:rsid w:val="00EA721D"/>
    <w:rsid w:val="00EA7461"/>
    <w:rsid w:val="00EB033D"/>
    <w:rsid w:val="00EB3B9E"/>
    <w:rsid w:val="00EB6BA5"/>
    <w:rsid w:val="00EB7FD0"/>
    <w:rsid w:val="00EC197D"/>
    <w:rsid w:val="00EC4883"/>
    <w:rsid w:val="00EC59F0"/>
    <w:rsid w:val="00ED1112"/>
    <w:rsid w:val="00ED3773"/>
    <w:rsid w:val="00ED380C"/>
    <w:rsid w:val="00ED419C"/>
    <w:rsid w:val="00EE08BD"/>
    <w:rsid w:val="00EE21FD"/>
    <w:rsid w:val="00EE27FC"/>
    <w:rsid w:val="00EE2B61"/>
    <w:rsid w:val="00EE793C"/>
    <w:rsid w:val="00EF241E"/>
    <w:rsid w:val="00EF278E"/>
    <w:rsid w:val="00EF3EDB"/>
    <w:rsid w:val="00EF4029"/>
    <w:rsid w:val="00EF441F"/>
    <w:rsid w:val="00EF54F6"/>
    <w:rsid w:val="00EF5933"/>
    <w:rsid w:val="00F00886"/>
    <w:rsid w:val="00F00D6F"/>
    <w:rsid w:val="00F0134C"/>
    <w:rsid w:val="00F02D27"/>
    <w:rsid w:val="00F03590"/>
    <w:rsid w:val="00F04ED9"/>
    <w:rsid w:val="00F050CA"/>
    <w:rsid w:val="00F05704"/>
    <w:rsid w:val="00F05B79"/>
    <w:rsid w:val="00F06311"/>
    <w:rsid w:val="00F069C7"/>
    <w:rsid w:val="00F07A39"/>
    <w:rsid w:val="00F11056"/>
    <w:rsid w:val="00F14109"/>
    <w:rsid w:val="00F1493C"/>
    <w:rsid w:val="00F150A1"/>
    <w:rsid w:val="00F155E9"/>
    <w:rsid w:val="00F1649C"/>
    <w:rsid w:val="00F17B00"/>
    <w:rsid w:val="00F20C17"/>
    <w:rsid w:val="00F22A6E"/>
    <w:rsid w:val="00F235CD"/>
    <w:rsid w:val="00F24007"/>
    <w:rsid w:val="00F24994"/>
    <w:rsid w:val="00F2624C"/>
    <w:rsid w:val="00F2792B"/>
    <w:rsid w:val="00F32DAB"/>
    <w:rsid w:val="00F35F02"/>
    <w:rsid w:val="00F40C76"/>
    <w:rsid w:val="00F4515A"/>
    <w:rsid w:val="00F465FB"/>
    <w:rsid w:val="00F502BD"/>
    <w:rsid w:val="00F50C3D"/>
    <w:rsid w:val="00F52023"/>
    <w:rsid w:val="00F5539C"/>
    <w:rsid w:val="00F615B2"/>
    <w:rsid w:val="00F62531"/>
    <w:rsid w:val="00F64F25"/>
    <w:rsid w:val="00F650C1"/>
    <w:rsid w:val="00F6654D"/>
    <w:rsid w:val="00F66EFD"/>
    <w:rsid w:val="00F709AC"/>
    <w:rsid w:val="00F74DB7"/>
    <w:rsid w:val="00F7672D"/>
    <w:rsid w:val="00F803CF"/>
    <w:rsid w:val="00F833D2"/>
    <w:rsid w:val="00F83813"/>
    <w:rsid w:val="00F86CDB"/>
    <w:rsid w:val="00F870FF"/>
    <w:rsid w:val="00F91566"/>
    <w:rsid w:val="00F91645"/>
    <w:rsid w:val="00FA15B3"/>
    <w:rsid w:val="00FA1E00"/>
    <w:rsid w:val="00FA7423"/>
    <w:rsid w:val="00FB464B"/>
    <w:rsid w:val="00FB4A01"/>
    <w:rsid w:val="00FB6D5D"/>
    <w:rsid w:val="00FC0C13"/>
    <w:rsid w:val="00FC0D5C"/>
    <w:rsid w:val="00FC13D3"/>
    <w:rsid w:val="00FC14D6"/>
    <w:rsid w:val="00FC26CE"/>
    <w:rsid w:val="00FC6B2F"/>
    <w:rsid w:val="00FD105E"/>
    <w:rsid w:val="00FD20D8"/>
    <w:rsid w:val="00FD3A59"/>
    <w:rsid w:val="00FD3CD8"/>
    <w:rsid w:val="00FD59BA"/>
    <w:rsid w:val="00FD5C1C"/>
    <w:rsid w:val="00FD710C"/>
    <w:rsid w:val="00FD7131"/>
    <w:rsid w:val="00FD7E29"/>
    <w:rsid w:val="00FE19A2"/>
    <w:rsid w:val="00FE2EA2"/>
    <w:rsid w:val="00FE4C6C"/>
    <w:rsid w:val="00FE53D3"/>
    <w:rsid w:val="00FE56A1"/>
    <w:rsid w:val="00FE5B2C"/>
    <w:rsid w:val="00FE787D"/>
    <w:rsid w:val="00FF15B9"/>
    <w:rsid w:val="00FF44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271A0C92"/>
  <w15:docId w15:val="{EE09BD0C-8425-4A46-AF50-7FD8A90DF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EA7461"/>
  </w:style>
  <w:style w:type="paragraph" w:styleId="Footer">
    <w:name w:val="footer"/>
    <w:basedOn w:val="Normal"/>
    <w:link w:val="FooterChar"/>
    <w:uiPriority w:val="99"/>
    <w:unhideWhenUsed/>
    <w:rsid w:val="00EA7461"/>
    <w:pPr>
      <w:tabs>
        <w:tab w:val="center" w:pos="4680"/>
        <w:tab w:val="right" w:pos="9360"/>
      </w:tabs>
      <w:spacing w:after="0" w:line="240" w:lineRule="auto"/>
    </w:pPr>
    <w:rPr>
      <w:rFonts w:ascii="Century" w:eastAsia="MS Mincho" w:hAnsi="Century" w:cs="Times New Roman"/>
      <w:lang w:eastAsia="ja-JP"/>
    </w:rPr>
  </w:style>
  <w:style w:type="character" w:customStyle="1" w:styleId="FooterChar">
    <w:name w:val="Footer Char"/>
    <w:basedOn w:val="DefaultParagraphFont"/>
    <w:link w:val="Footer"/>
    <w:uiPriority w:val="99"/>
    <w:rsid w:val="00EA7461"/>
    <w:rPr>
      <w:rFonts w:ascii="Century" w:eastAsia="MS Mincho" w:hAnsi="Century" w:cs="Times New Roman"/>
      <w:lang w:eastAsia="ja-JP"/>
    </w:rPr>
  </w:style>
  <w:style w:type="paragraph" w:customStyle="1" w:styleId="aug">
    <w:name w:val="aug"/>
    <w:basedOn w:val="Normal"/>
    <w:rsid w:val="00EA7461"/>
    <w:pPr>
      <w:spacing w:after="240" w:line="480" w:lineRule="atLeast"/>
    </w:pPr>
    <w:rPr>
      <w:rFonts w:ascii="Times New Roman" w:eastAsia="Times New Roman" w:hAnsi="Times New Roman" w:cs="Times New Roman"/>
      <w:sz w:val="24"/>
      <w:szCs w:val="20"/>
      <w:lang w:val="en-GB"/>
    </w:rPr>
  </w:style>
  <w:style w:type="paragraph" w:customStyle="1" w:styleId="aff">
    <w:name w:val="aff"/>
    <w:basedOn w:val="Normal"/>
    <w:rsid w:val="00EA7461"/>
    <w:pPr>
      <w:spacing w:after="240" w:line="480" w:lineRule="atLeast"/>
    </w:pPr>
    <w:rPr>
      <w:rFonts w:ascii="Times New Roman" w:eastAsia="Times New Roman" w:hAnsi="Times New Roman" w:cs="Times New Roman"/>
      <w:i/>
      <w:sz w:val="24"/>
      <w:szCs w:val="20"/>
      <w:lang w:val="en-GB"/>
    </w:rPr>
  </w:style>
  <w:style w:type="paragraph" w:customStyle="1" w:styleId="abs">
    <w:name w:val="abs"/>
    <w:basedOn w:val="Normal"/>
    <w:next w:val="Normal"/>
    <w:rsid w:val="00EA7461"/>
    <w:pPr>
      <w:spacing w:after="240" w:line="480" w:lineRule="atLeast"/>
    </w:pPr>
    <w:rPr>
      <w:rFonts w:ascii="Times New Roman" w:eastAsia="Times New Roman" w:hAnsi="Times New Roman" w:cs="Times New Roman"/>
      <w:b/>
      <w:sz w:val="24"/>
      <w:szCs w:val="20"/>
      <w:lang w:val="en-GB"/>
    </w:rPr>
  </w:style>
  <w:style w:type="character" w:styleId="Hyperlink">
    <w:name w:val="Hyperlink"/>
    <w:uiPriority w:val="99"/>
    <w:unhideWhenUsed/>
    <w:rsid w:val="00EA7461"/>
    <w:rPr>
      <w:color w:val="0000FF"/>
      <w:u w:val="single"/>
    </w:rPr>
  </w:style>
  <w:style w:type="character" w:customStyle="1" w:styleId="9">
    <w:name w:val="表 (モノトーン)  9 (文字)"/>
    <w:link w:val="MediumGrid2"/>
    <w:uiPriority w:val="1"/>
    <w:rsid w:val="00EA7461"/>
    <w:rPr>
      <w:rFonts w:ascii="Times New Roman" w:eastAsia="Times New Roman" w:hAnsi="Times New Roman" w:cs="Times New Roman"/>
      <w:kern w:val="0"/>
      <w:lang w:eastAsia="en-US"/>
    </w:rPr>
  </w:style>
  <w:style w:type="paragraph" w:customStyle="1" w:styleId="EndNoteBibliography">
    <w:name w:val="EndNote Bibliography"/>
    <w:basedOn w:val="Normal"/>
    <w:link w:val="EndNoteBibliographyChar"/>
    <w:rsid w:val="00EA7461"/>
    <w:pPr>
      <w:spacing w:after="0" w:line="240" w:lineRule="auto"/>
    </w:pPr>
    <w:rPr>
      <w:rFonts w:ascii="Calibri" w:eastAsia="MS Mincho" w:hAnsi="Calibri" w:cs="Times New Roman"/>
      <w:noProof/>
      <w:kern w:val="2"/>
      <w:szCs w:val="24"/>
      <w:lang w:eastAsia="ja-JP"/>
    </w:rPr>
  </w:style>
  <w:style w:type="character" w:customStyle="1" w:styleId="EndNoteBibliographyChar">
    <w:name w:val="EndNote Bibliography Char"/>
    <w:link w:val="EndNoteBibliography"/>
    <w:rsid w:val="00EA7461"/>
    <w:rPr>
      <w:rFonts w:ascii="Calibri" w:eastAsia="MS Mincho" w:hAnsi="Calibri" w:cs="Times New Roman"/>
      <w:noProof/>
      <w:kern w:val="2"/>
      <w:szCs w:val="24"/>
      <w:lang w:eastAsia="ja-JP"/>
    </w:rPr>
  </w:style>
  <w:style w:type="paragraph" w:styleId="NormalWeb">
    <w:name w:val="Normal (Web)"/>
    <w:basedOn w:val="Normal"/>
    <w:uiPriority w:val="99"/>
    <w:unhideWhenUsed/>
    <w:rsid w:val="00EA7461"/>
    <w:pPr>
      <w:spacing w:before="100" w:beforeAutospacing="1" w:after="100" w:afterAutospacing="1" w:line="240" w:lineRule="auto"/>
    </w:pPr>
    <w:rPr>
      <w:rFonts w:ascii="Times" w:eastAsia="MS Mincho" w:hAnsi="Times" w:cs="Times New Roman"/>
      <w:sz w:val="20"/>
      <w:szCs w:val="20"/>
      <w:lang w:eastAsia="ja-JP"/>
    </w:rPr>
  </w:style>
  <w:style w:type="table" w:customStyle="1" w:styleId="MediumGrid21">
    <w:name w:val="Medium Grid 21"/>
    <w:basedOn w:val="TableNormal"/>
    <w:next w:val="MediumGrid2"/>
    <w:uiPriority w:val="1"/>
    <w:rsid w:val="00EA7461"/>
    <w:pPr>
      <w:spacing w:after="0" w:line="240" w:lineRule="auto"/>
    </w:pPr>
    <w:rPr>
      <w:rFonts w:ascii="Times New Roman" w:eastAsia="Times New Roman" w:hAnsi="Times New Roman" w:cs="Times New Roman"/>
      <w:sz w:val="24"/>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tblPr/>
      <w:tcPr>
        <w:shd w:val="clear" w:color="auto" w:fill="E6E6E6"/>
      </w:tcPr>
    </w:tblStylePr>
    <w:tblStylePr w:type="lastRow">
      <w:tblPr/>
      <w:tcPr>
        <w:tcBorders>
          <w:top w:val="single" w:sz="12" w:space="0" w:color="000000"/>
          <w:left w:val="nil"/>
          <w:bottom w:val="nil"/>
          <w:right w:val="nil"/>
          <w:insideH w:val="nil"/>
          <w:insideV w:val="nil"/>
        </w:tcBorders>
        <w:shd w:val="clear" w:color="auto" w:fill="FFFFFF"/>
      </w:tcPr>
    </w:tblStylePr>
    <w:tblStylePr w:type="firstCol">
      <w:tblPr/>
      <w:tcPr>
        <w:tcBorders>
          <w:top w:val="nil"/>
          <w:left w:val="nil"/>
          <w:bottom w:val="nil"/>
          <w:right w:val="nil"/>
          <w:insideH w:val="nil"/>
          <w:insideV w:val="nil"/>
        </w:tcBorders>
        <w:shd w:val="clear" w:color="auto" w:fill="FFFFFF"/>
      </w:tcPr>
    </w:tblStylePr>
    <w:tblStylePr w:type="lastCol">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styleId="LineNumber">
    <w:name w:val="line number"/>
    <w:basedOn w:val="DefaultParagraphFont"/>
    <w:uiPriority w:val="99"/>
    <w:semiHidden/>
    <w:unhideWhenUsed/>
    <w:rsid w:val="00EA7461"/>
  </w:style>
  <w:style w:type="paragraph" w:styleId="BalloonText">
    <w:name w:val="Balloon Text"/>
    <w:basedOn w:val="Normal"/>
    <w:link w:val="BalloonTextChar"/>
    <w:uiPriority w:val="99"/>
    <w:semiHidden/>
    <w:unhideWhenUsed/>
    <w:rsid w:val="00EA7461"/>
    <w:pPr>
      <w:spacing w:after="0" w:line="240" w:lineRule="auto"/>
    </w:pPr>
    <w:rPr>
      <w:rFonts w:ascii="ヒラギノ角ゴ ProN W3" w:eastAsia="ヒラギノ角ゴ ProN W3" w:hAnsi="Times New Roman"/>
      <w:kern w:val="2"/>
      <w:sz w:val="18"/>
      <w:szCs w:val="18"/>
      <w:lang w:eastAsia="ja-JP"/>
    </w:rPr>
  </w:style>
  <w:style w:type="character" w:customStyle="1" w:styleId="BalloonTextChar">
    <w:name w:val="Balloon Text Char"/>
    <w:basedOn w:val="DefaultParagraphFont"/>
    <w:link w:val="BalloonText"/>
    <w:uiPriority w:val="99"/>
    <w:semiHidden/>
    <w:rsid w:val="00EA7461"/>
    <w:rPr>
      <w:rFonts w:ascii="ヒラギノ角ゴ ProN W3" w:eastAsia="ヒラギノ角ゴ ProN W3" w:hAnsi="Times New Roman"/>
      <w:kern w:val="2"/>
      <w:sz w:val="18"/>
      <w:szCs w:val="18"/>
      <w:lang w:eastAsia="ja-JP"/>
    </w:rPr>
  </w:style>
  <w:style w:type="table" w:styleId="TableGrid">
    <w:name w:val="Table Grid"/>
    <w:basedOn w:val="TableNormal"/>
    <w:uiPriority w:val="59"/>
    <w:rsid w:val="00EA7461"/>
    <w:pPr>
      <w:spacing w:after="0" w:line="240" w:lineRule="auto"/>
    </w:pPr>
    <w:rPr>
      <w:rFonts w:ascii="Times New Roman" w:eastAsia="MS Mincho" w:hAnsi="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A7461"/>
    <w:rPr>
      <w:sz w:val="16"/>
      <w:szCs w:val="16"/>
    </w:rPr>
  </w:style>
  <w:style w:type="paragraph" w:styleId="CommentText">
    <w:name w:val="annotation text"/>
    <w:basedOn w:val="Normal"/>
    <w:link w:val="CommentTextChar"/>
    <w:uiPriority w:val="99"/>
    <w:semiHidden/>
    <w:unhideWhenUsed/>
    <w:rsid w:val="00EA7461"/>
    <w:pPr>
      <w:spacing w:after="0" w:line="240" w:lineRule="auto"/>
    </w:pPr>
    <w:rPr>
      <w:rFonts w:ascii="Times New Roman" w:eastAsia="MS Mincho" w:hAnsi="Times New Roman"/>
      <w:kern w:val="2"/>
      <w:sz w:val="20"/>
      <w:szCs w:val="20"/>
      <w:lang w:eastAsia="ja-JP"/>
    </w:rPr>
  </w:style>
  <w:style w:type="character" w:customStyle="1" w:styleId="CommentTextChar">
    <w:name w:val="Comment Text Char"/>
    <w:basedOn w:val="DefaultParagraphFont"/>
    <w:link w:val="CommentText"/>
    <w:uiPriority w:val="99"/>
    <w:semiHidden/>
    <w:rsid w:val="00EA7461"/>
    <w:rPr>
      <w:rFonts w:ascii="Times New Roman" w:eastAsia="MS Mincho" w:hAnsi="Times New Roman"/>
      <w:kern w:val="2"/>
      <w:sz w:val="20"/>
      <w:szCs w:val="20"/>
      <w:lang w:eastAsia="ja-JP"/>
    </w:rPr>
  </w:style>
  <w:style w:type="paragraph" w:styleId="CommentSubject">
    <w:name w:val="annotation subject"/>
    <w:basedOn w:val="CommentText"/>
    <w:next w:val="CommentText"/>
    <w:link w:val="CommentSubjectChar"/>
    <w:uiPriority w:val="99"/>
    <w:semiHidden/>
    <w:unhideWhenUsed/>
    <w:rsid w:val="00EA7461"/>
    <w:rPr>
      <w:b/>
      <w:bCs/>
    </w:rPr>
  </w:style>
  <w:style w:type="character" w:customStyle="1" w:styleId="CommentSubjectChar">
    <w:name w:val="Comment Subject Char"/>
    <w:basedOn w:val="CommentTextChar"/>
    <w:link w:val="CommentSubject"/>
    <w:uiPriority w:val="99"/>
    <w:semiHidden/>
    <w:rsid w:val="00EA7461"/>
    <w:rPr>
      <w:rFonts w:ascii="Times New Roman" w:eastAsia="MS Mincho" w:hAnsi="Times New Roman"/>
      <w:b/>
      <w:bCs/>
      <w:kern w:val="2"/>
      <w:sz w:val="20"/>
      <w:szCs w:val="20"/>
      <w:lang w:eastAsia="ja-JP"/>
    </w:rPr>
  </w:style>
  <w:style w:type="paragraph" w:styleId="ListParagraph">
    <w:name w:val="List Paragraph"/>
    <w:basedOn w:val="Normal"/>
    <w:uiPriority w:val="34"/>
    <w:qFormat/>
    <w:rsid w:val="00EA7461"/>
    <w:pPr>
      <w:spacing w:after="0" w:line="240" w:lineRule="auto"/>
      <w:ind w:left="720"/>
      <w:contextualSpacing/>
    </w:pPr>
    <w:rPr>
      <w:rFonts w:ascii="Times New Roman" w:eastAsia="MS Mincho" w:hAnsi="Times New Roman"/>
      <w:kern w:val="2"/>
      <w:sz w:val="24"/>
      <w:szCs w:val="24"/>
      <w:lang w:eastAsia="ja-JP"/>
    </w:rPr>
  </w:style>
  <w:style w:type="paragraph" w:customStyle="1" w:styleId="EndNoteBibliographyTitle">
    <w:name w:val="EndNote Bibliography Title"/>
    <w:basedOn w:val="Normal"/>
    <w:link w:val="EndNoteBibliographyTitleChar"/>
    <w:rsid w:val="00EA7461"/>
    <w:pPr>
      <w:spacing w:after="0" w:line="240" w:lineRule="auto"/>
      <w:jc w:val="center"/>
    </w:pPr>
    <w:rPr>
      <w:rFonts w:ascii="Calibri" w:eastAsia="MS Mincho" w:hAnsi="Calibri"/>
      <w:noProof/>
      <w:kern w:val="2"/>
      <w:szCs w:val="24"/>
      <w:lang w:eastAsia="ja-JP"/>
    </w:rPr>
  </w:style>
  <w:style w:type="character" w:customStyle="1" w:styleId="EndNoteBibliographyTitleChar">
    <w:name w:val="EndNote Bibliography Title Char"/>
    <w:basedOn w:val="DefaultParagraphFont"/>
    <w:link w:val="EndNoteBibliographyTitle"/>
    <w:rsid w:val="00EA7461"/>
    <w:rPr>
      <w:rFonts w:ascii="Calibri" w:eastAsia="MS Mincho" w:hAnsi="Calibri"/>
      <w:noProof/>
      <w:kern w:val="2"/>
      <w:szCs w:val="24"/>
      <w:lang w:eastAsia="ja-JP"/>
    </w:rPr>
  </w:style>
  <w:style w:type="paragraph" w:styleId="PlainText">
    <w:name w:val="Plain Text"/>
    <w:basedOn w:val="Normal"/>
    <w:link w:val="PlainTextChar"/>
    <w:uiPriority w:val="99"/>
    <w:unhideWhenUsed/>
    <w:rsid w:val="00EA7461"/>
    <w:pPr>
      <w:spacing w:after="0" w:line="240" w:lineRule="auto"/>
    </w:pPr>
    <w:rPr>
      <w:rFonts w:ascii="Consolas" w:eastAsia="Calibri" w:hAnsi="Consolas" w:cs="Times New Roman"/>
      <w:sz w:val="21"/>
      <w:szCs w:val="21"/>
      <w:lang w:val="x-none" w:eastAsia="x-none"/>
    </w:rPr>
  </w:style>
  <w:style w:type="character" w:customStyle="1" w:styleId="PlainTextChar">
    <w:name w:val="Plain Text Char"/>
    <w:basedOn w:val="DefaultParagraphFont"/>
    <w:link w:val="PlainText"/>
    <w:uiPriority w:val="99"/>
    <w:rsid w:val="00EA7461"/>
    <w:rPr>
      <w:rFonts w:ascii="Consolas" w:eastAsia="Calibri" w:hAnsi="Consolas" w:cs="Times New Roman"/>
      <w:sz w:val="21"/>
      <w:szCs w:val="21"/>
      <w:lang w:val="x-none" w:eastAsia="x-none"/>
    </w:rPr>
  </w:style>
  <w:style w:type="paragraph" w:customStyle="1" w:styleId="NoSpacing1">
    <w:name w:val="No Spacing1"/>
    <w:next w:val="NoSpacing"/>
    <w:uiPriority w:val="1"/>
    <w:qFormat/>
    <w:rsid w:val="00EA7461"/>
    <w:pPr>
      <w:spacing w:after="0" w:line="240" w:lineRule="auto"/>
    </w:pPr>
    <w:rPr>
      <w:rFonts w:ascii="Times New Roman" w:eastAsia="MS Mincho" w:hAnsi="Times New Roman"/>
      <w:kern w:val="2"/>
      <w:sz w:val="24"/>
      <w:szCs w:val="24"/>
      <w:lang w:eastAsia="ja-JP"/>
    </w:rPr>
  </w:style>
  <w:style w:type="table" w:styleId="MediumGrid2">
    <w:name w:val="Medium Grid 2"/>
    <w:basedOn w:val="TableNormal"/>
    <w:link w:val="9"/>
    <w:uiPriority w:val="1"/>
    <w:rsid w:val="00EA7461"/>
    <w:pPr>
      <w:spacing w:after="0" w:line="240" w:lineRule="auto"/>
    </w:pPr>
    <w:rPr>
      <w:rFonts w:ascii="Times New Roman" w:eastAsia="Times New Roman" w:hAnsi="Times New Roman" w:cs="Times New Roma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NoSpacing">
    <w:name w:val="No Spacing"/>
    <w:uiPriority w:val="1"/>
    <w:qFormat/>
    <w:rsid w:val="00EA7461"/>
    <w:pPr>
      <w:spacing w:after="0" w:line="240" w:lineRule="auto"/>
    </w:pPr>
  </w:style>
  <w:style w:type="table" w:customStyle="1" w:styleId="TableGrid1">
    <w:name w:val="Table Grid1"/>
    <w:basedOn w:val="TableNormal"/>
    <w:next w:val="TableGrid"/>
    <w:uiPriority w:val="59"/>
    <w:rsid w:val="00636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36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615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615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24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E7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E7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56E98"/>
    <w:pPr>
      <w:spacing w:after="0" w:line="240" w:lineRule="auto"/>
    </w:pPr>
    <w:rPr>
      <w:rFonts w:ascii="Times New Roman" w:eastAsia="MS Mincho" w:hAnsi="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26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26BA"/>
  </w:style>
  <w:style w:type="paragraph" w:styleId="Revision">
    <w:name w:val="Revision"/>
    <w:hidden/>
    <w:uiPriority w:val="99"/>
    <w:semiHidden/>
    <w:rsid w:val="00BA08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402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x.doi.org/10.1016/j.epidem.2014.06.001%5bpublished" TargetMode="External"/><Relationship Id="rId4" Type="http://schemas.openxmlformats.org/officeDocument/2006/relationships/settings" Target="settings.xml"/><Relationship Id="rId9" Type="http://schemas.openxmlformats.org/officeDocument/2006/relationships/hyperlink" Target="http://www.measuredh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A25BB3-9FDE-4CAB-AE17-317FB505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1243</Words>
  <Characters>708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ona Canlas</dc:creator>
  <cp:keywords/>
  <dc:description/>
  <cp:lastModifiedBy>Laith Jamal Abu Raddad</cp:lastModifiedBy>
  <cp:revision>18</cp:revision>
  <cp:lastPrinted>2017-10-17T07:45:00Z</cp:lastPrinted>
  <dcterms:created xsi:type="dcterms:W3CDTF">2017-10-16T09:59:00Z</dcterms:created>
  <dcterms:modified xsi:type="dcterms:W3CDTF">2017-10-1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